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CEAB5" w14:textId="72978743" w:rsidR="00FC2EC7" w:rsidRDefault="00EC361D">
      <w:pPr>
        <w:rPr>
          <w:b/>
          <w:lang w:val="en-US"/>
        </w:rPr>
      </w:pPr>
      <w:r>
        <w:rPr>
          <w:b/>
          <w:lang w:val="en-US"/>
        </w:rPr>
        <w:t>Supplementary material of manuscript ‘</w:t>
      </w:r>
      <w:r w:rsidR="005235F0" w:rsidRPr="005235F0">
        <w:rPr>
          <w:b/>
          <w:lang w:val="en-US"/>
        </w:rPr>
        <w:t>Machine learning prediction of motor response after deep brain stimulation in Parkinson's disease – proof of principle in a retrospective cohort</w:t>
      </w:r>
      <w:r>
        <w:rPr>
          <w:b/>
          <w:lang w:val="en-US"/>
        </w:rPr>
        <w:t>’ by Habets et al.</w:t>
      </w:r>
    </w:p>
    <w:p w14:paraId="0D5403D3" w14:textId="38B2218F" w:rsidR="00FC2EC7" w:rsidRDefault="00FC2EC7">
      <w:pPr>
        <w:rPr>
          <w:b/>
          <w:lang w:val="en-US"/>
        </w:rPr>
      </w:pPr>
    </w:p>
    <w:p w14:paraId="45290B0F" w14:textId="01A19BAC" w:rsidR="00C5147A" w:rsidRPr="009560F2" w:rsidRDefault="009560F2">
      <w:pPr>
        <w:rPr>
          <w:b/>
          <w:lang w:val="en-US"/>
        </w:rPr>
      </w:pPr>
      <w:r w:rsidRPr="009560F2">
        <w:rPr>
          <w:b/>
          <w:lang w:val="en-US"/>
        </w:rPr>
        <w:t>Legend</w:t>
      </w:r>
    </w:p>
    <w:p w14:paraId="6274AA8C" w14:textId="63B5F31F" w:rsidR="001D499D" w:rsidRDefault="001D499D" w:rsidP="009560F2">
      <w:pPr>
        <w:pStyle w:val="ListParagraph"/>
        <w:numPr>
          <w:ilvl w:val="0"/>
          <w:numId w:val="1"/>
        </w:numPr>
        <w:rPr>
          <w:lang w:val="en-US"/>
        </w:rPr>
      </w:pPr>
      <w:r>
        <w:rPr>
          <w:lang w:val="en-US"/>
        </w:rPr>
        <w:t>Surgical procedure</w:t>
      </w:r>
    </w:p>
    <w:p w14:paraId="1504A691" w14:textId="6EAD1490" w:rsidR="00B64646" w:rsidRPr="00397290" w:rsidRDefault="00B64646" w:rsidP="00B64646">
      <w:pPr>
        <w:pStyle w:val="ListParagraph"/>
        <w:numPr>
          <w:ilvl w:val="0"/>
          <w:numId w:val="1"/>
        </w:numPr>
      </w:pPr>
      <w:r w:rsidRPr="00397290">
        <w:t>The applied categorization for postoperative motor response</w:t>
      </w:r>
    </w:p>
    <w:p w14:paraId="45588BAF" w14:textId="77777777" w:rsidR="000D1F53" w:rsidRDefault="000D1F53" w:rsidP="000D1F53">
      <w:pPr>
        <w:pStyle w:val="ListParagraph"/>
        <w:numPr>
          <w:ilvl w:val="0"/>
          <w:numId w:val="1"/>
        </w:numPr>
        <w:rPr>
          <w:lang w:val="en-US"/>
        </w:rPr>
      </w:pPr>
      <w:r w:rsidRPr="009560F2">
        <w:rPr>
          <w:lang w:val="en-US"/>
        </w:rPr>
        <w:t>Literature on clinically relevant UPDRS differences</w:t>
      </w:r>
    </w:p>
    <w:p w14:paraId="6AE2B187" w14:textId="6BBC072A" w:rsidR="009560F2" w:rsidRDefault="009560F2" w:rsidP="009560F2">
      <w:pPr>
        <w:pStyle w:val="ListParagraph"/>
        <w:numPr>
          <w:ilvl w:val="0"/>
          <w:numId w:val="1"/>
        </w:numPr>
        <w:rPr>
          <w:lang w:val="en-US"/>
        </w:rPr>
      </w:pPr>
      <w:r w:rsidRPr="009560F2">
        <w:rPr>
          <w:lang w:val="en-US"/>
        </w:rPr>
        <w:t>Imputation methods</w:t>
      </w:r>
    </w:p>
    <w:p w14:paraId="6D46D711" w14:textId="1C2D0CCA" w:rsidR="009560F2" w:rsidRPr="009560F2" w:rsidRDefault="009560F2" w:rsidP="009560F2">
      <w:pPr>
        <w:pStyle w:val="ListParagraph"/>
        <w:numPr>
          <w:ilvl w:val="0"/>
          <w:numId w:val="1"/>
        </w:numPr>
        <w:rPr>
          <w:lang w:val="en-US"/>
        </w:rPr>
      </w:pPr>
      <w:r>
        <w:rPr>
          <w:lang w:val="en-US"/>
        </w:rPr>
        <w:t xml:space="preserve">References </w:t>
      </w:r>
    </w:p>
    <w:p w14:paraId="6DD49365" w14:textId="77777777" w:rsidR="009560F2" w:rsidRPr="009560F2" w:rsidRDefault="009560F2" w:rsidP="009560F2">
      <w:pPr>
        <w:rPr>
          <w:b/>
          <w:lang w:val="en-US"/>
        </w:rPr>
      </w:pPr>
    </w:p>
    <w:p w14:paraId="31A56E8A" w14:textId="77777777" w:rsidR="009560F2" w:rsidRDefault="009560F2">
      <w:pPr>
        <w:rPr>
          <w:b/>
          <w:lang w:val="en-US"/>
        </w:rPr>
      </w:pPr>
    </w:p>
    <w:p w14:paraId="757CFA1F" w14:textId="5F5F8327" w:rsidR="001D499D" w:rsidRDefault="001D499D" w:rsidP="009560F2">
      <w:pPr>
        <w:pStyle w:val="ListParagraph"/>
        <w:numPr>
          <w:ilvl w:val="0"/>
          <w:numId w:val="2"/>
        </w:numPr>
        <w:rPr>
          <w:b/>
          <w:lang w:val="en-US"/>
        </w:rPr>
      </w:pPr>
      <w:r>
        <w:rPr>
          <w:b/>
          <w:lang w:val="en-US"/>
        </w:rPr>
        <w:t>Surgical procedure</w:t>
      </w:r>
    </w:p>
    <w:p w14:paraId="43FAD58C" w14:textId="77777777" w:rsidR="001D499D" w:rsidRDefault="001D499D" w:rsidP="001D499D">
      <w:bookmarkStart w:id="0" w:name="_GoBack"/>
      <w:bookmarkEnd w:id="0"/>
    </w:p>
    <w:p w14:paraId="08DF41C4" w14:textId="152375E9" w:rsidR="001D499D" w:rsidRDefault="001D499D" w:rsidP="001D499D">
      <w:pPr>
        <w:rPr>
          <w:i/>
        </w:rPr>
      </w:pPr>
      <w:r>
        <w:t>PD patients were indicated for STN DBS based on severe motor symptoms despite optimal levodopa treatment, severe motor fluctuations, or dyskinesia, and</w:t>
      </w:r>
      <w:r w:rsidRPr="0044320E">
        <w:t xml:space="preserve"> often </w:t>
      </w:r>
      <w:r>
        <w:t>showed</w:t>
      </w:r>
      <w:r w:rsidRPr="0044320E">
        <w:t xml:space="preserve"> a good levodopa responsiveness</w:t>
      </w:r>
      <w:r>
        <w:t>.</w:t>
      </w:r>
      <w:r>
        <w:fldChar w:fldCharType="begin">
          <w:fldData xml:space="preserve">PEVuZE5vdGU+PENpdGU+PEF1dGhvcj5UZW1lbDwvQXV0aG9yPjxZZWFyPjIwMDc8L1llYXI+PFJl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</w:fldData>
        </w:fldChar>
      </w:r>
      <w:r w:rsidR="005235F0">
        <w:instrText xml:space="preserve"> ADDIN EN.CITE </w:instrText>
      </w:r>
      <w:r w:rsidR="005235F0">
        <w:fldChar w:fldCharType="begin">
          <w:fldData xml:space="preserve">PEVuZE5vdGU+PENpdGU+PEF1dGhvcj5UZW1lbDwvQXV0aG9yPjxZZWFyPjIwMDc8L1llYXI+PFJl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</w:fldData>
        </w:fldChar>
      </w:r>
      <w:r w:rsidR="005235F0">
        <w:instrText xml:space="preserve"> ADDIN EN.CITE.DATA </w:instrText>
      </w:r>
      <w:r w:rsidR="005235F0">
        <w:fldChar w:fldCharType="end"/>
      </w:r>
      <w:r>
        <w:fldChar w:fldCharType="separate"/>
      </w:r>
      <w:r w:rsidR="005235F0">
        <w:rPr>
          <w:noProof/>
        </w:rPr>
        <w:t>(</w:t>
      </w:r>
      <w:proofErr w:type="spellStart"/>
      <w:r w:rsidR="005235F0">
        <w:rPr>
          <w:noProof/>
        </w:rPr>
        <w:t>Temel</w:t>
      </w:r>
      <w:proofErr w:type="spellEnd"/>
      <w:r w:rsidR="005235F0">
        <w:rPr>
          <w:noProof/>
        </w:rPr>
        <w:t xml:space="preserve"> et al. 2007)</w:t>
      </w:r>
      <w:r>
        <w:fldChar w:fldCharType="end"/>
      </w:r>
      <w:r>
        <w:t xml:space="preserve"> Surgical electrode location was determined based on preoperative MRI trajectory planning, microelectrode recordings, and intra-operative testing. The first part of surgery was performed while the patient was </w:t>
      </w:r>
      <w:r w:rsidRPr="00BD6ABD">
        <w:t>cognizant</w:t>
      </w:r>
      <w:r>
        <w:t>, after which the lead and pacemaker implantation was completed under general anaesthesia. Postoperative CT examinations verified the electrode location. Postoperative stimulation parameters and dopaminergic drug therapy were set and managed by the neurologist in the outpatient clinic during regular follow-ups.</w:t>
      </w:r>
    </w:p>
    <w:p w14:paraId="0B71873F" w14:textId="77777777" w:rsidR="001D499D" w:rsidRPr="00397290" w:rsidRDefault="001D499D" w:rsidP="00397290">
      <w:pPr>
        <w:rPr>
          <w:b/>
          <w:lang w:val="en-US"/>
        </w:rPr>
      </w:pPr>
    </w:p>
    <w:p w14:paraId="7899ACE4" w14:textId="1ADA9B8E" w:rsidR="00EC361D" w:rsidRDefault="00EC361D" w:rsidP="00C5147A"/>
    <w:p w14:paraId="2C1E643D" w14:textId="4099CD15" w:rsidR="00B64646" w:rsidRPr="00397290" w:rsidRDefault="00B64646" w:rsidP="00397290">
      <w:pPr>
        <w:pStyle w:val="ListParagraph"/>
        <w:numPr>
          <w:ilvl w:val="0"/>
          <w:numId w:val="2"/>
        </w:numPr>
        <w:rPr>
          <w:b/>
        </w:rPr>
      </w:pPr>
      <w:r w:rsidRPr="00397290">
        <w:rPr>
          <w:b/>
        </w:rPr>
        <w:t>The applied categorization for postoperative motor response</w:t>
      </w:r>
    </w:p>
    <w:p w14:paraId="37883C8D" w14:textId="77777777" w:rsidR="00B64646" w:rsidRDefault="00B64646" w:rsidP="00B64646"/>
    <w:p w14:paraId="0800F85C" w14:textId="2239C712" w:rsidR="000D1F53" w:rsidRDefault="003400F7" w:rsidP="00B64646">
      <w:r>
        <w:t>Quantifying motor response after STN DBS is a challenging task at its own due to the variety in symptom</w:t>
      </w:r>
      <w:r w:rsidR="000D1F53">
        <w:t xml:space="preserve">s and the variety in decisive reasons for surgical inclusion. Symptom severity in on-medication state, time spend in off-time, frequency of on- vs. off-fluctuations, dopaminergic adverse effects all could be reasons to include a PD patient for STN DBS. Obviously, successful motor response after STN DBS is as diverse as these different reasons for surgery. </w:t>
      </w:r>
      <w:r w:rsidR="00B64646" w:rsidRPr="000D1F53">
        <w:t>Previous literature describes STN DBS outcome with a heterogenous variety of</w:t>
      </w:r>
      <w:r w:rsidR="00B64646">
        <w:t xml:space="preserve"> variables including UPDRS III severity in on- or off-conditions, time spent in on-condition, and QoL scales.</w:t>
      </w:r>
      <w:r w:rsidR="00B64646">
        <w:fldChar w:fldCharType="begin">
          <w:fldData xml:space="preserve">PEVuZE5vdGU+PENpdGU+PEF1dGhvcj5EZXVzY2hsPC9BdXRob3I+PFllYXI+MjAwNjwvWWVhcj48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4OTYtOTA4PC9wYWdlcz48dm9sdW1lPjM1NTwv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lZGl0aW9uPjIwMTkvMDIvMTA8L2VkaXRpb24+PGRhdGVzPjx5ZWFyPjIwMTk8L3llYXI+PHB1
Yi1kYXRlcz48ZGF0ZT5GZWIgODwvZGF0ZT48L3B1Yi1kYXRlcz48L2RhdGVzPjxpc2JuPjAwMjgt
Mzg3ODwvaXNibj48YWNjZXNzaW9uLW51bT4zMDczNzMzODwvYWNjZXNzaW9uLW51bT48dXJscz48
L3VybHM+PGVsZWN0cm9uaWMtcmVzb3VyY2UtbnVtPjEwLjEyMTIvd25sLjAwMDAwMDAwMDAwMDcw
Mzc8L2VsZWN0cm9uaWMtcmVzb3VyY2UtbnVtPjxyZW1vdGUtZGF0YWJhc2UtcHJvdmlkZXI+TkxN
PC9yZW1vdGUtZGF0YWJhc2UtcHJvdmlkZXI+PGxhbmd1YWdlPmVuZzwvbGFuZ3VhZ2U+PC9yZWNv
cmQ+PC9DaXRlPjwvRW5kTm90ZT4A
</w:fldData>
        </w:fldChar>
      </w:r>
      <w:r w:rsidR="005235F0">
        <w:instrText xml:space="preserve"> ADDIN EN.CITE </w:instrText>
      </w:r>
      <w:r w:rsidR="005235F0">
        <w:fldChar w:fldCharType="begin">
          <w:fldData xml:space="preserve">PEVuZE5vdGU+PENpdGU+PEF1dGhvcj5EZXVzY2hsPC9BdXRob3I+PFllYXI+MjAwNjwvWWVhcj48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4OTYtOTA4PC9wYWdlcz48dm9sdW1lPjM1NTwv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lZGl0aW9uPjIwMTkvMDIvMTA8L2VkaXRpb24+PGRhdGVzPjx5ZWFyPjIwMTk8L3llYXI+PHB1
Yi1kYXRlcz48ZGF0ZT5GZWIgODwvZGF0ZT48L3B1Yi1kYXRlcz48L2RhdGVzPjxpc2JuPjAwMjgt
Mzg3ODwvaXNibj48YWNjZXNzaW9uLW51bT4zMDczNzMzODwvYWNjZXNzaW9uLW51bT48dXJscz48
L3VybHM+PGVsZWN0cm9uaWMtcmVzb3VyY2UtbnVtPjEwLjEyMTIvd25sLjAwMDAwMDAwMDAwMDcw
Mzc8L2VsZWN0cm9uaWMtcmVzb3VyY2UtbnVtPjxyZW1vdGUtZGF0YWJhc2UtcHJvdmlkZXI+TkxN
PC9yZW1vdGUtZGF0YWJhc2UtcHJvdmlkZXI+PGxhbmd1YWdlPmVuZzwvbGFuZ3VhZ2U+PC9yZWNv
cmQ+PC9DaXRlPjwvRW5kTm90ZT4A
</w:fldData>
        </w:fldChar>
      </w:r>
      <w:r w:rsidR="005235F0">
        <w:instrText xml:space="preserve"> ADDIN EN.CITE.DATA </w:instrText>
      </w:r>
      <w:r w:rsidR="005235F0">
        <w:fldChar w:fldCharType="end"/>
      </w:r>
      <w:r w:rsidR="00B64646">
        <w:fldChar w:fldCharType="separate"/>
      </w:r>
      <w:r w:rsidR="005235F0">
        <w:rPr>
          <w:noProof/>
        </w:rPr>
        <w:t>(</w:t>
      </w:r>
      <w:proofErr w:type="spellStart"/>
      <w:r w:rsidR="005235F0">
        <w:rPr>
          <w:noProof/>
        </w:rPr>
        <w:t>Deuschl</w:t>
      </w:r>
      <w:proofErr w:type="spellEnd"/>
      <w:r w:rsidR="005235F0">
        <w:rPr>
          <w:noProof/>
        </w:rPr>
        <w:t xml:space="preserve"> et al. 2006; Odekerken et al. 2013; Schuepbach et al. 2019; Williams et al. 2010)</w:t>
      </w:r>
      <w:r w:rsidR="00B64646">
        <w:fldChar w:fldCharType="end"/>
      </w:r>
      <w:r w:rsidR="00B64646">
        <w:t xml:space="preserve"> </w:t>
      </w:r>
    </w:p>
    <w:p w14:paraId="0087CB43" w14:textId="41D1AF09" w:rsidR="00B64646" w:rsidRPr="00397290" w:rsidRDefault="000D1F53" w:rsidP="00B64646">
      <w:pPr>
        <w:rPr>
          <w:b/>
        </w:rPr>
      </w:pPr>
      <w:r w:rsidRPr="004325CD">
        <w:t>To identify the suboptimal responding minority of STN DBS patients objectively, we pragmatically created a holistic categorization based on available variables representing ADL, motor symptoms, and adverse effects (paper fig. 2).</w:t>
      </w:r>
      <w:r>
        <w:t xml:space="preserve"> The applied cut off values are based on existing literature and are argued in the next paragraph of these supplementary material.</w:t>
      </w:r>
      <w:r w:rsidRPr="004325CD">
        <w:t xml:space="preserve"> </w:t>
      </w:r>
      <w:r w:rsidR="00B64646">
        <w:t>In the absence of a validated QoL scale, we consider our categorization as the best possible definition of general unsatisfactory outcome.</w:t>
      </w:r>
    </w:p>
    <w:p w14:paraId="748D7B3D" w14:textId="19B35116" w:rsidR="00B64646" w:rsidRDefault="00B64646" w:rsidP="00B64646">
      <w:r>
        <w:t xml:space="preserve">This categorization resulted in </w:t>
      </w:r>
      <w:r w:rsidR="00B865C5">
        <w:t>one-third</w:t>
      </w:r>
      <w:r>
        <w:t xml:space="preserve"> weak responders, which is comparable to reported improvement ratios on quality of life after STN DBS.</w:t>
      </w:r>
      <w:r>
        <w:fldChar w:fldCharType="begin">
          <w:fldData xml:space="preserve">PEVuZE5vdGU+PENpdGU+PEF1dGhvcj5XaWxsaWFtczwvQXV0aG9yPjxZZWFyPjIwMTA8L1llYXI+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NTgxLTkxPC9wYWdlcz48dm9s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</w:fldData>
        </w:fldChar>
      </w:r>
      <w:r w:rsidR="005235F0">
        <w:instrText xml:space="preserve"> ADDIN EN.CITE </w:instrText>
      </w:r>
      <w:r w:rsidR="005235F0">
        <w:fldChar w:fldCharType="begin">
          <w:fldData xml:space="preserve">PEVuZE5vdGU+PENpdGU+PEF1dGhvcj5XaWxsaWFtczwvQXV0aG9yPjxZZWFyPjIwMTA8L1llYXI+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</w:fldData>
        </w:fldChar>
      </w:r>
      <w:r w:rsidR="005235F0">
        <w:instrText xml:space="preserve"> ADDIN EN.CITE.DATA </w:instrText>
      </w:r>
      <w:r w:rsidR="005235F0">
        <w:fldChar w:fldCharType="end"/>
      </w:r>
      <w:r>
        <w:fldChar w:fldCharType="separate"/>
      </w:r>
      <w:r w:rsidR="005235F0">
        <w:rPr>
          <w:noProof/>
        </w:rPr>
        <w:t>(</w:t>
      </w:r>
      <w:proofErr w:type="spellStart"/>
      <w:r w:rsidR="005235F0">
        <w:rPr>
          <w:noProof/>
        </w:rPr>
        <w:t>Dafsari</w:t>
      </w:r>
      <w:proofErr w:type="spellEnd"/>
      <w:r w:rsidR="005235F0">
        <w:rPr>
          <w:noProof/>
        </w:rPr>
        <w:t xml:space="preserve"> et al. 2018; Daniels et al. 2011; Liu et al. 2018; Williams et al. 2010)</w:t>
      </w:r>
      <w:r>
        <w:fldChar w:fldCharType="end"/>
      </w:r>
      <w:r>
        <w:t xml:space="preserve"> Especially since we regarded postoperative differences in on-medication conditions instead of off-medication conditions; and postoperative </w:t>
      </w:r>
      <w:r>
        <w:lastRenderedPageBreak/>
        <w:t>surgical results are often comparable to the best state in on-medication condition.</w:t>
      </w:r>
      <w:r>
        <w:fldChar w:fldCharType="begin">
          <w:fldData xml:space="preserve">PEVuZE5vdGU+PENpdGU+PEF1dGhvcj5LbGVpbmVyLUZpc21hbjwvQXV0aG9yPjxZZWFyPjIwMDY8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</w:fldData>
        </w:fldChar>
      </w:r>
      <w:r w:rsidR="005235F0">
        <w:instrText xml:space="preserve"> ADDIN EN.CITE </w:instrText>
      </w:r>
      <w:r w:rsidR="005235F0">
        <w:fldChar w:fldCharType="begin">
          <w:fldData xml:space="preserve">PEVuZE5vdGU+PENpdGU+PEF1dGhvcj5LbGVpbmVyLUZpc21hbjwvQXV0aG9yPjxZZWFyPjIwMDY8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</w:fldData>
        </w:fldChar>
      </w:r>
      <w:r w:rsidR="005235F0">
        <w:instrText xml:space="preserve"> ADDIN EN.CITE.DATA </w:instrText>
      </w:r>
      <w:r w:rsidR="005235F0">
        <w:fldChar w:fldCharType="end"/>
      </w:r>
      <w:r>
        <w:fldChar w:fldCharType="separate"/>
      </w:r>
      <w:r w:rsidR="005235F0">
        <w:rPr>
          <w:noProof/>
        </w:rPr>
        <w:t>(</w:t>
      </w:r>
      <w:proofErr w:type="spellStart"/>
      <w:r w:rsidR="005235F0">
        <w:rPr>
          <w:noProof/>
        </w:rPr>
        <w:t>Kleiner-Fisman</w:t>
      </w:r>
      <w:proofErr w:type="spellEnd"/>
      <w:r w:rsidR="005235F0">
        <w:rPr>
          <w:noProof/>
        </w:rPr>
        <w:t xml:space="preserve"> et al. 2006)</w:t>
      </w:r>
      <w:r>
        <w:fldChar w:fldCharType="end"/>
      </w:r>
    </w:p>
    <w:p w14:paraId="72BDD250" w14:textId="77777777" w:rsidR="00B64646" w:rsidRDefault="00B64646" w:rsidP="00B64646">
      <w:r>
        <w:t xml:space="preserve">The strong and weak responders significantly differed on all UPDRS changes, except for UPDRS III scores in on-stimulation and off-medication condition compared to preoperative off-medication condition (table 1). A plausible explanation is that nearly all patients will benefit from stimulation compared to the untreated preoperative condition. We consider comparing on-medication states as more natural and realistic because therapy aims to keep patients in on-medication state most of the time. </w:t>
      </w:r>
    </w:p>
    <w:p w14:paraId="773A35E1" w14:textId="3C65511F" w:rsidR="00B64646" w:rsidRPr="00F60941" w:rsidRDefault="00B64646" w:rsidP="00B64646">
      <w:r>
        <w:t>Given the concordance regarding preoperative and postoperative UPDRS scores and LEDD amounts between our cohort and the literature, we consider our cohort to be representative for the general STN DBS population.</w:t>
      </w:r>
      <w:r>
        <w:fldChar w:fldCharType="begin">
          <w:fldData xml:space="preserve">PEVuZE5vdGU+PENpdGU+PEF1dGhvcj5EZXVzY2hsPC9BdXRob3I+PFllYXI+MjAwNjwvWWVhcj48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k2LTkwODwvcGFnZXM+PHZv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</w:fldData>
        </w:fldChar>
      </w:r>
      <w:r w:rsidR="005235F0">
        <w:instrText xml:space="preserve"> ADDIN EN.CITE </w:instrText>
      </w:r>
      <w:r w:rsidR="005235F0">
        <w:fldChar w:fldCharType="begin">
          <w:fldData xml:space="preserve">PEVuZE5vdGU+PENpdGU+PEF1dGhvcj5EZXVzY2hsPC9BdXRob3I+PFllYXI+MjAwNjwvWWVhcj48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k2LTkwODwvcGFnZXM+PHZv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</w:fldData>
        </w:fldChar>
      </w:r>
      <w:r w:rsidR="005235F0">
        <w:instrText xml:space="preserve"> ADDIN EN.CITE.DATA </w:instrText>
      </w:r>
      <w:r w:rsidR="005235F0">
        <w:fldChar w:fldCharType="end"/>
      </w:r>
      <w:r>
        <w:fldChar w:fldCharType="separate"/>
      </w:r>
      <w:r w:rsidR="005235F0">
        <w:rPr>
          <w:noProof/>
        </w:rPr>
        <w:t>(</w:t>
      </w:r>
      <w:proofErr w:type="spellStart"/>
      <w:r w:rsidR="005235F0">
        <w:rPr>
          <w:noProof/>
        </w:rPr>
        <w:t>Deuschl</w:t>
      </w:r>
      <w:proofErr w:type="spellEnd"/>
      <w:r w:rsidR="005235F0">
        <w:rPr>
          <w:noProof/>
        </w:rPr>
        <w:t xml:space="preserve"> et al. 2006; Williams et al. 2010)</w:t>
      </w:r>
      <w:r>
        <w:fldChar w:fldCharType="end"/>
      </w:r>
      <w:r>
        <w:t xml:space="preserve"> Our cohort showed an expected older age and more severe pre- and postoperative characteristics then a cohort included based on early motor complications.</w:t>
      </w:r>
      <w:r>
        <w:fldChar w:fldCharType="begin">
          <w:fldData xml:space="preserve">PEVuZE5vdGU+PENpdGU+PEF1dGhvcj5TY2h1ZXBiYWNoPC9BdXRob3I+PFllYXI+MjAxMzwvWWVh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2MTAtMjI8L3BhZ2VzPjx2b2x1bWU+MzY4PC92b2x1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==
</w:fldData>
        </w:fldChar>
      </w:r>
      <w:r w:rsidR="005235F0">
        <w:instrText xml:space="preserve"> ADDIN EN.CITE </w:instrText>
      </w:r>
      <w:r w:rsidR="005235F0">
        <w:fldChar w:fldCharType="begin">
          <w:fldData xml:space="preserve">PEVuZE5vdGU+PENpdGU+PEF1dGhvcj5TY2h1ZXBiYWNoPC9BdXRob3I+PFllYXI+MjAxMzwvWWVh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2MTAtMjI8L3BhZ2VzPjx2b2x1bWU+MzY4PC92b2x1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==
</w:fldData>
        </w:fldChar>
      </w:r>
      <w:r w:rsidR="005235F0">
        <w:instrText xml:space="preserve"> ADDIN EN.CITE.DATA </w:instrText>
      </w:r>
      <w:r w:rsidR="005235F0">
        <w:fldChar w:fldCharType="end"/>
      </w:r>
      <w:r>
        <w:fldChar w:fldCharType="separate"/>
      </w:r>
      <w:r w:rsidR="005235F0">
        <w:rPr>
          <w:noProof/>
        </w:rPr>
        <w:t>(</w:t>
      </w:r>
      <w:proofErr w:type="spellStart"/>
      <w:r w:rsidR="005235F0">
        <w:rPr>
          <w:noProof/>
        </w:rPr>
        <w:t>Schuepbach</w:t>
      </w:r>
      <w:proofErr w:type="spellEnd"/>
      <w:r w:rsidR="005235F0">
        <w:rPr>
          <w:noProof/>
        </w:rPr>
        <w:t xml:space="preserve"> et al. 2013)</w:t>
      </w:r>
      <w:r>
        <w:fldChar w:fldCharType="end"/>
      </w:r>
      <w:r>
        <w:t xml:space="preserve"> The observed neuropsychological deteriorations after STN DBS are also in line with previous findings.</w:t>
      </w:r>
      <w:r>
        <w:fldChar w:fldCharType="begin"/>
      </w:r>
      <w:r w:rsidR="005235F0">
        <w:instrText xml:space="preserve"> ADDIN EN.CITE &lt;EndNote&gt;&lt;Cite&gt;&lt;Author&gt;Okun&lt;/Author&gt;&lt;Year&gt;2012&lt;/Year&gt;&lt;RecNum&gt;614&lt;/RecNum&gt;&lt;DisplayText&gt;(Okun 2012)&lt;/DisplayText&gt;&lt;record&gt;&lt;rec-number&gt;614&lt;/rec-number&gt;&lt;foreign-keys&gt;&lt;key app="EN" db-id="ratv2psagwvde6exp5fxaxaqp5dpas99rwdv" timestamp="1572253389"&gt;614&lt;/key&gt;&lt;/foreign-keys&gt;&lt;ref-type name="Journal Article"&gt;17&lt;/ref-type&gt;&lt;contributors&gt;&lt;authors&gt;&lt;author&gt;Okun, M. S.&lt;/author&gt;&lt;/authors&gt;&lt;/contributors&gt;&lt;auth-address&gt;Department of Neurology, University of Florida Center for Movement Disorders and Neurorestoration, Gainesville, USA. okun@neurology.ufl.edu&lt;/auth-address&gt;&lt;titles&gt;&lt;title&gt;Deep-brain stimulation for Parkinson&amp;apos;s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29-38&lt;/pages&gt;&lt;volume&gt;367&lt;/volume&gt;&lt;number&gt;16&lt;/number&gt;&lt;edition&gt;2012/10/19&lt;/edition&gt;&lt;keywords&gt;&lt;keyword&gt;Aged&lt;/keyword&gt;&lt;keyword&gt;Antiparkinson Agents/therapeutic use&lt;/keyword&gt;&lt;keyword&gt;Brain/physiology&lt;/keyword&gt;&lt;keyword&gt;*Deep Brain Stimulation/adverse effects/instrumentation/methods&lt;/keyword&gt;&lt;keyword&gt;Globus Pallidus&lt;/keyword&gt;&lt;keyword&gt;Humans&lt;/keyword&gt;&lt;keyword&gt;Male&lt;/keyword&gt;&lt;keyword&gt;Neurons/physiology&lt;/keyword&gt;&lt;keyword&gt;Parkinson Disease/drug therapy/physiopathology/*therapy&lt;/keyword&gt;&lt;keyword&gt;Practice Guidelines as Topic&lt;/keyword&gt;&lt;keyword&gt;Subthalamic Nucleus&lt;/keyword&gt;&lt;/keywords&gt;&lt;dates&gt;&lt;year&gt;2012&lt;/year&gt;&lt;pub-dates&gt;&lt;date&gt;Oct 18&lt;/date&gt;&lt;/pub-dates&gt;&lt;/dates&gt;&lt;isbn&gt;0028-4793&lt;/isbn&gt;&lt;accession-num&gt;23075179&lt;/accession-num&gt;&lt;urls&gt;&lt;/urls&gt;&lt;electronic-resource-num&gt;10.1056/NEJMct1208070&lt;/electronic-resource-num&gt;&lt;remote-database-provider&gt;NLM&lt;/remote-database-provider&gt;&lt;language&gt;eng&lt;/language&gt;&lt;/record&gt;&lt;/Cite&gt;&lt;/EndNote&gt;</w:instrText>
      </w:r>
      <w:r>
        <w:fldChar w:fldCharType="separate"/>
      </w:r>
      <w:r w:rsidR="005235F0">
        <w:rPr>
          <w:noProof/>
        </w:rPr>
        <w:t>(Okun 2012)</w:t>
      </w:r>
      <w:r>
        <w:fldChar w:fldCharType="end"/>
      </w:r>
      <w:r>
        <w:t xml:space="preserve"> </w:t>
      </w:r>
    </w:p>
    <w:p w14:paraId="0FBA024D" w14:textId="77777777" w:rsidR="00B64646" w:rsidRPr="00B64646" w:rsidRDefault="00B64646"/>
    <w:p w14:paraId="7DA5F155" w14:textId="77777777" w:rsidR="000D1F53" w:rsidRPr="00C5147A" w:rsidRDefault="000D1F53" w:rsidP="00397290">
      <w:pPr>
        <w:pStyle w:val="ListParagraph"/>
        <w:numPr>
          <w:ilvl w:val="0"/>
          <w:numId w:val="2"/>
        </w:numPr>
        <w:rPr>
          <w:b/>
          <w:lang w:val="en-US"/>
        </w:rPr>
      </w:pPr>
      <w:r>
        <w:rPr>
          <w:b/>
          <w:lang w:val="en-US"/>
        </w:rPr>
        <w:t>Literature on clinically relevant UPDRS differences</w:t>
      </w:r>
    </w:p>
    <w:p w14:paraId="62284D74" w14:textId="77777777" w:rsidR="000D1F53" w:rsidRDefault="000D1F53" w:rsidP="000D1F53">
      <w:pPr>
        <w:rPr>
          <w:b/>
          <w:lang w:val="en-US"/>
        </w:rPr>
      </w:pPr>
    </w:p>
    <w:tbl>
      <w:tblPr>
        <w:tblW w:w="6663" w:type="dxa"/>
        <w:tblCellMar>
          <w:left w:w="0" w:type="dxa"/>
          <w:right w:w="0" w:type="dxa"/>
        </w:tblCellMar>
        <w:tblLook w:val="0420" w:firstRow="1" w:lastRow="0" w:firstColumn="0" w:lastColumn="0" w:noHBand="0" w:noVBand="1"/>
      </w:tblPr>
      <w:tblGrid>
        <w:gridCol w:w="2180"/>
        <w:gridCol w:w="2073"/>
        <w:gridCol w:w="2410"/>
      </w:tblGrid>
      <w:tr w:rsidR="000D1F53" w:rsidRPr="00FC2EC7" w14:paraId="645557AC" w14:textId="77777777" w:rsidTr="004325CD">
        <w:trPr>
          <w:trHeight w:val="338"/>
        </w:trPr>
        <w:tc>
          <w:tcPr>
            <w:tcW w:w="2077" w:type="dxa"/>
            <w:shd w:val="clear" w:color="auto" w:fill="4472C4"/>
            <w:tcMar>
              <w:top w:w="72" w:type="dxa"/>
              <w:left w:w="144" w:type="dxa"/>
              <w:bottom w:w="72" w:type="dxa"/>
              <w:right w:w="144" w:type="dxa"/>
            </w:tcMar>
            <w:hideMark/>
          </w:tcPr>
          <w:p w14:paraId="3F303F05" w14:textId="77777777" w:rsidR="000D1F53" w:rsidRPr="00FC2EC7" w:rsidRDefault="000D1F53" w:rsidP="004325CD">
            <w:pPr>
              <w:rPr>
                <w:b/>
                <w:lang w:val="en-US"/>
              </w:rPr>
            </w:pPr>
            <w:r w:rsidRPr="00FC2EC7">
              <w:rPr>
                <w:b/>
                <w:bCs/>
                <w:lang w:val="en-US"/>
              </w:rPr>
              <w:t>Reference</w:t>
            </w:r>
          </w:p>
        </w:tc>
        <w:tc>
          <w:tcPr>
            <w:tcW w:w="2117" w:type="dxa"/>
            <w:shd w:val="clear" w:color="auto" w:fill="4472C4"/>
            <w:tcMar>
              <w:top w:w="72" w:type="dxa"/>
              <w:left w:w="144" w:type="dxa"/>
              <w:bottom w:w="72" w:type="dxa"/>
              <w:right w:w="144" w:type="dxa"/>
            </w:tcMar>
            <w:hideMark/>
          </w:tcPr>
          <w:p w14:paraId="38EE8187" w14:textId="77777777" w:rsidR="000D1F53" w:rsidRPr="00FC2EC7" w:rsidRDefault="000D1F53" w:rsidP="004325CD">
            <w:pPr>
              <w:rPr>
                <w:b/>
                <w:lang w:val="en-US"/>
              </w:rPr>
            </w:pPr>
            <w:r w:rsidRPr="00FC2EC7">
              <w:rPr>
                <w:b/>
                <w:bCs/>
                <w:lang w:val="en-US"/>
              </w:rPr>
              <w:t xml:space="preserve">Compared </w:t>
            </w:r>
            <w:r>
              <w:rPr>
                <w:b/>
                <w:bCs/>
                <w:lang w:val="en-US"/>
              </w:rPr>
              <w:t xml:space="preserve">(MDS-) </w:t>
            </w:r>
            <w:r w:rsidRPr="00FC2EC7">
              <w:rPr>
                <w:b/>
                <w:bCs/>
                <w:lang w:val="en-US"/>
              </w:rPr>
              <w:t>UPDRS score</w:t>
            </w:r>
          </w:p>
        </w:tc>
        <w:tc>
          <w:tcPr>
            <w:tcW w:w="2469" w:type="dxa"/>
            <w:shd w:val="clear" w:color="auto" w:fill="4472C4"/>
            <w:tcMar>
              <w:top w:w="72" w:type="dxa"/>
              <w:left w:w="144" w:type="dxa"/>
              <w:bottom w:w="72" w:type="dxa"/>
              <w:right w:w="144" w:type="dxa"/>
            </w:tcMar>
            <w:hideMark/>
          </w:tcPr>
          <w:p w14:paraId="30EBE24C" w14:textId="77777777" w:rsidR="000D1F53" w:rsidRPr="00FC2EC7" w:rsidRDefault="000D1F53" w:rsidP="004325CD">
            <w:pPr>
              <w:rPr>
                <w:b/>
                <w:lang w:val="en-US"/>
              </w:rPr>
            </w:pPr>
            <w:r w:rsidRPr="00FC2EC7">
              <w:rPr>
                <w:b/>
                <w:bCs/>
                <w:lang w:val="en-US"/>
              </w:rPr>
              <w:t>Sign difference</w:t>
            </w:r>
          </w:p>
        </w:tc>
      </w:tr>
      <w:tr w:rsidR="000D1F53" w:rsidRPr="00FC2EC7" w14:paraId="63F27EB1" w14:textId="77777777" w:rsidTr="004325CD">
        <w:trPr>
          <w:trHeight w:val="338"/>
        </w:trPr>
        <w:tc>
          <w:tcPr>
            <w:tcW w:w="2077" w:type="dxa"/>
            <w:shd w:val="clear" w:color="auto" w:fill="CFD5EA"/>
            <w:tcMar>
              <w:top w:w="72" w:type="dxa"/>
              <w:left w:w="144" w:type="dxa"/>
              <w:bottom w:w="72" w:type="dxa"/>
              <w:right w:w="144" w:type="dxa"/>
            </w:tcMar>
            <w:hideMark/>
          </w:tcPr>
          <w:p w14:paraId="39114810" w14:textId="7916528A" w:rsidR="000D1F53" w:rsidRPr="00FF6775" w:rsidRDefault="000D1F53" w:rsidP="004325CD">
            <w:pPr>
              <w:rPr>
                <w:lang w:val="en-US"/>
              </w:rPr>
            </w:pPr>
            <w:proofErr w:type="spellStart"/>
            <w:r w:rsidRPr="00FF6775">
              <w:rPr>
                <w:lang w:val="en-US"/>
              </w:rPr>
              <w:t>Kostoglu</w:t>
            </w:r>
            <w:proofErr w:type="spellEnd"/>
            <w:r>
              <w:rPr>
                <w:lang w:val="en-US"/>
              </w:rPr>
              <w:fldChar w:fldCharType="begin">
                <w:fldData xml:space="preserve">PEVuZE5vdGU+PENpdGU+PEF1dGhvcj5Lb3N0b2dsb3U8L0F1dGhvcj48WWVhcj4yMDE3PC9ZZWFy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</w:fldData>
              </w:fldChar>
            </w:r>
            <w:r w:rsidR="005235F0">
              <w:rPr>
                <w:lang w:val="en-US"/>
              </w:rPr>
              <w:instrText xml:space="preserve"> ADDIN EN.CITE </w:instrText>
            </w:r>
            <w:r w:rsidR="005235F0">
              <w:rPr>
                <w:lang w:val="en-US"/>
              </w:rPr>
              <w:fldChar w:fldCharType="begin">
                <w:fldData xml:space="preserve">PEVuZE5vdGU+PENpdGU+PEF1dGhvcj5Lb3N0b2dsb3U8L0F1dGhvcj48WWVhcj4yMDE3PC9ZZWFy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</w:fldData>
              </w:fldChar>
            </w:r>
            <w:r w:rsidR="005235F0">
              <w:rPr>
                <w:lang w:val="en-US"/>
              </w:rPr>
              <w:instrText xml:space="preserve"> ADDIN EN.CITE.DATA </w:instrText>
            </w:r>
            <w:r w:rsidR="005235F0">
              <w:rPr>
                <w:lang w:val="en-US"/>
              </w:rPr>
            </w:r>
            <w:r w:rsidR="005235F0">
              <w:rPr>
                <w:lang w:val="en-US"/>
              </w:rPr>
              <w:fldChar w:fldCharType="end"/>
            </w:r>
            <w:r>
              <w:rPr>
                <w:lang w:val="en-US"/>
              </w:rPr>
              <w:fldChar w:fldCharType="separate"/>
            </w:r>
            <w:r w:rsidR="005235F0">
              <w:rPr>
                <w:noProof/>
                <w:lang w:val="en-US"/>
              </w:rPr>
              <w:t>(Kostoglou et al. 2017)</w:t>
            </w:r>
            <w:r>
              <w:rPr>
                <w:lang w:val="en-US"/>
              </w:rPr>
              <w:fldChar w:fldCharType="end"/>
            </w:r>
          </w:p>
        </w:tc>
        <w:tc>
          <w:tcPr>
            <w:tcW w:w="2117" w:type="dxa"/>
            <w:shd w:val="clear" w:color="auto" w:fill="CFD5EA"/>
            <w:tcMar>
              <w:top w:w="72" w:type="dxa"/>
              <w:left w:w="144" w:type="dxa"/>
              <w:bottom w:w="72" w:type="dxa"/>
              <w:right w:w="144" w:type="dxa"/>
            </w:tcMar>
            <w:hideMark/>
          </w:tcPr>
          <w:p w14:paraId="67065AD6" w14:textId="77777777" w:rsidR="000D1F53" w:rsidRPr="00FF6775" w:rsidRDefault="000D1F53" w:rsidP="004325CD">
            <w:pPr>
              <w:rPr>
                <w:lang w:val="en-US"/>
              </w:rPr>
            </w:pPr>
            <w:r w:rsidRPr="00FF6775">
              <w:rPr>
                <w:lang w:val="en-US"/>
              </w:rPr>
              <w:t>III Med-OFF vs. Med-OFF + STIM</w:t>
            </w:r>
          </w:p>
        </w:tc>
        <w:tc>
          <w:tcPr>
            <w:tcW w:w="2469" w:type="dxa"/>
            <w:shd w:val="clear" w:color="auto" w:fill="CFD5EA"/>
            <w:tcMar>
              <w:top w:w="72" w:type="dxa"/>
              <w:left w:w="144" w:type="dxa"/>
              <w:bottom w:w="72" w:type="dxa"/>
              <w:right w:w="144" w:type="dxa"/>
            </w:tcMar>
            <w:hideMark/>
          </w:tcPr>
          <w:p w14:paraId="79D7B974" w14:textId="77777777" w:rsidR="000D1F53" w:rsidRPr="00FF6775" w:rsidRDefault="000D1F53" w:rsidP="004325CD">
            <w:pPr>
              <w:rPr>
                <w:lang w:val="en-US"/>
              </w:rPr>
            </w:pPr>
            <w:r w:rsidRPr="00FF6775">
              <w:rPr>
                <w:lang w:val="en-US"/>
              </w:rPr>
              <w:t>38%</w:t>
            </w:r>
          </w:p>
        </w:tc>
      </w:tr>
      <w:tr w:rsidR="000D1F53" w:rsidRPr="00FC2EC7" w14:paraId="43BC63FE" w14:textId="77777777" w:rsidTr="004325CD">
        <w:trPr>
          <w:trHeight w:val="338"/>
        </w:trPr>
        <w:tc>
          <w:tcPr>
            <w:tcW w:w="2077" w:type="dxa"/>
            <w:shd w:val="clear" w:color="auto" w:fill="E9EBF5"/>
            <w:tcMar>
              <w:top w:w="72" w:type="dxa"/>
              <w:left w:w="144" w:type="dxa"/>
              <w:bottom w:w="72" w:type="dxa"/>
              <w:right w:w="144" w:type="dxa"/>
            </w:tcMar>
            <w:hideMark/>
          </w:tcPr>
          <w:p w14:paraId="68F32756" w14:textId="12DB29D1" w:rsidR="000D1F53" w:rsidRPr="00FF6775" w:rsidRDefault="000D1F53" w:rsidP="004325CD">
            <w:pPr>
              <w:rPr>
                <w:lang w:val="en-US"/>
              </w:rPr>
            </w:pPr>
            <w:r w:rsidRPr="00FF6775">
              <w:rPr>
                <w:lang w:val="en-US"/>
              </w:rPr>
              <w:t>Horvath</w:t>
            </w:r>
            <w:r>
              <w:rPr>
                <w:lang w:val="en-US"/>
              </w:rPr>
              <w:fldChar w:fldCharType="begin">
                <w:fldData xml:space="preserve">PEVuZE5vdGU+PENpdGU+PEF1dGhvcj5Ib3J2YXRoPC9BdXRob3I+PFllYXI+MjAxNTwvWWVhcj48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</w:fldData>
              </w:fldChar>
            </w:r>
            <w:r w:rsidR="005235F0">
              <w:rPr>
                <w:lang w:val="en-US"/>
              </w:rPr>
              <w:instrText xml:space="preserve"> ADDIN EN.CITE </w:instrText>
            </w:r>
            <w:r w:rsidR="005235F0">
              <w:rPr>
                <w:lang w:val="en-US"/>
              </w:rPr>
              <w:fldChar w:fldCharType="begin">
                <w:fldData xml:space="preserve">PEVuZE5vdGU+PENpdGU+PEF1dGhvcj5Ib3J2YXRoPC9BdXRob3I+PFllYXI+MjAxNTwvWWVhcj48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</w:fldData>
              </w:fldChar>
            </w:r>
            <w:r w:rsidR="005235F0">
              <w:rPr>
                <w:lang w:val="en-US"/>
              </w:rPr>
              <w:instrText xml:space="preserve"> ADDIN EN.CITE.DATA </w:instrText>
            </w:r>
            <w:r w:rsidR="005235F0">
              <w:rPr>
                <w:lang w:val="en-US"/>
              </w:rPr>
            </w:r>
            <w:r w:rsidR="005235F0">
              <w:rPr>
                <w:lang w:val="en-US"/>
              </w:rPr>
              <w:fldChar w:fldCharType="end"/>
            </w:r>
            <w:r>
              <w:rPr>
                <w:lang w:val="en-US"/>
              </w:rPr>
              <w:fldChar w:fldCharType="separate"/>
            </w:r>
            <w:r w:rsidR="005235F0">
              <w:rPr>
                <w:noProof/>
                <w:lang w:val="en-US"/>
              </w:rPr>
              <w:t>(Horvath et al. 2015)</w:t>
            </w:r>
            <w:r>
              <w:rPr>
                <w:lang w:val="en-US"/>
              </w:rPr>
              <w:fldChar w:fldCharType="end"/>
            </w:r>
          </w:p>
        </w:tc>
        <w:tc>
          <w:tcPr>
            <w:tcW w:w="2117" w:type="dxa"/>
            <w:shd w:val="clear" w:color="auto" w:fill="E9EBF5"/>
            <w:tcMar>
              <w:top w:w="72" w:type="dxa"/>
              <w:left w:w="144" w:type="dxa"/>
              <w:bottom w:w="72" w:type="dxa"/>
              <w:right w:w="144" w:type="dxa"/>
            </w:tcMar>
            <w:hideMark/>
          </w:tcPr>
          <w:p w14:paraId="533902AE" w14:textId="77777777" w:rsidR="000D1F53" w:rsidRPr="00FF6775" w:rsidRDefault="000D1F53" w:rsidP="004325CD">
            <w:pPr>
              <w:rPr>
                <w:lang w:val="en-US"/>
              </w:rPr>
            </w:pPr>
            <w:r w:rsidRPr="00FF6775">
              <w:rPr>
                <w:lang w:val="en-US"/>
              </w:rPr>
              <w:t>III</w:t>
            </w:r>
          </w:p>
        </w:tc>
        <w:tc>
          <w:tcPr>
            <w:tcW w:w="2469" w:type="dxa"/>
            <w:shd w:val="clear" w:color="auto" w:fill="E9EBF5"/>
            <w:tcMar>
              <w:top w:w="72" w:type="dxa"/>
              <w:left w:w="144" w:type="dxa"/>
              <w:bottom w:w="72" w:type="dxa"/>
              <w:right w:w="144" w:type="dxa"/>
            </w:tcMar>
            <w:hideMark/>
          </w:tcPr>
          <w:p w14:paraId="4D28B164" w14:textId="77777777" w:rsidR="000D1F53" w:rsidRPr="00FF6775" w:rsidRDefault="000D1F53" w:rsidP="004325CD">
            <w:pPr>
              <w:rPr>
                <w:lang w:val="en-US"/>
              </w:rPr>
            </w:pPr>
            <w:r w:rsidRPr="00FF6775">
              <w:rPr>
                <w:lang w:val="en-US"/>
              </w:rPr>
              <w:t>- 3.25</w:t>
            </w:r>
          </w:p>
          <w:p w14:paraId="2D2A1D8D" w14:textId="77777777" w:rsidR="000D1F53" w:rsidRPr="00FF6775" w:rsidRDefault="000D1F53" w:rsidP="004325CD">
            <w:pPr>
              <w:rPr>
                <w:lang w:val="en-US"/>
              </w:rPr>
            </w:pPr>
            <w:r w:rsidRPr="00FF6775">
              <w:rPr>
                <w:lang w:val="en-US"/>
              </w:rPr>
              <w:t>+ 4.63</w:t>
            </w:r>
          </w:p>
        </w:tc>
      </w:tr>
      <w:tr w:rsidR="000D1F53" w:rsidRPr="00FC2EC7" w14:paraId="7774C1D6" w14:textId="77777777" w:rsidTr="004325CD">
        <w:trPr>
          <w:trHeight w:val="338"/>
        </w:trPr>
        <w:tc>
          <w:tcPr>
            <w:tcW w:w="2077" w:type="dxa"/>
            <w:shd w:val="clear" w:color="auto" w:fill="CFD5EA"/>
            <w:tcMar>
              <w:top w:w="72" w:type="dxa"/>
              <w:left w:w="144" w:type="dxa"/>
              <w:bottom w:w="72" w:type="dxa"/>
              <w:right w:w="144" w:type="dxa"/>
            </w:tcMar>
            <w:hideMark/>
          </w:tcPr>
          <w:p w14:paraId="2D54E2D6" w14:textId="21286726" w:rsidR="000D1F53" w:rsidRPr="00FF6775" w:rsidRDefault="000D1F53" w:rsidP="004325CD">
            <w:pPr>
              <w:rPr>
                <w:lang w:val="en-US"/>
              </w:rPr>
            </w:pPr>
            <w:r w:rsidRPr="00FF6775">
              <w:rPr>
                <w:lang w:val="en-US"/>
              </w:rPr>
              <w:t>Shulman</w:t>
            </w:r>
            <w:r>
              <w:rPr>
                <w:lang w:val="en-US"/>
              </w:rPr>
              <w:fldChar w:fldCharType="begin">
                <w:fldData xml:space="preserve">PEVuZE5vdGU+PENpdGU+PEF1dGhvcj5TaHVsbWFuPC9BdXRob3I+PFllYXI+MjAxMDwvWWVhcj48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=
</w:fldData>
              </w:fldChar>
            </w:r>
            <w:r w:rsidR="005235F0">
              <w:rPr>
                <w:lang w:val="en-US"/>
              </w:rPr>
              <w:instrText xml:space="preserve"> ADDIN EN.CITE </w:instrText>
            </w:r>
            <w:r w:rsidR="005235F0">
              <w:rPr>
                <w:lang w:val="en-US"/>
              </w:rPr>
              <w:fldChar w:fldCharType="begin">
                <w:fldData xml:space="preserve">PEVuZE5vdGU+PENpdGU+PEF1dGhvcj5TaHVsbWFuPC9BdXRob3I+PFllYXI+MjAxMDwvWWVhcj48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=
</w:fldData>
              </w:fldChar>
            </w:r>
            <w:r w:rsidR="005235F0">
              <w:rPr>
                <w:lang w:val="en-US"/>
              </w:rPr>
              <w:instrText xml:space="preserve"> ADDIN EN.CITE.DATA </w:instrText>
            </w:r>
            <w:r w:rsidR="005235F0">
              <w:rPr>
                <w:lang w:val="en-US"/>
              </w:rPr>
            </w:r>
            <w:r w:rsidR="005235F0">
              <w:rPr>
                <w:lang w:val="en-US"/>
              </w:rPr>
              <w:fldChar w:fldCharType="end"/>
            </w:r>
            <w:r>
              <w:rPr>
                <w:lang w:val="en-US"/>
              </w:rPr>
              <w:fldChar w:fldCharType="separate"/>
            </w:r>
            <w:r w:rsidR="005235F0">
              <w:rPr>
                <w:noProof/>
                <w:lang w:val="en-US"/>
              </w:rPr>
              <w:t>(Shulman et al. 2010)</w:t>
            </w:r>
            <w:r>
              <w:rPr>
                <w:lang w:val="en-US"/>
              </w:rPr>
              <w:fldChar w:fldCharType="end"/>
            </w:r>
          </w:p>
        </w:tc>
        <w:tc>
          <w:tcPr>
            <w:tcW w:w="2117" w:type="dxa"/>
            <w:shd w:val="clear" w:color="auto" w:fill="CFD5EA"/>
            <w:tcMar>
              <w:top w:w="72" w:type="dxa"/>
              <w:left w:w="144" w:type="dxa"/>
              <w:bottom w:w="72" w:type="dxa"/>
              <w:right w:w="144" w:type="dxa"/>
            </w:tcMar>
            <w:hideMark/>
          </w:tcPr>
          <w:p w14:paraId="2C8F043C" w14:textId="77777777" w:rsidR="000D1F53" w:rsidRPr="00FF6775" w:rsidRDefault="000D1F53" w:rsidP="004325CD">
            <w:pPr>
              <w:rPr>
                <w:lang w:val="en-US"/>
              </w:rPr>
            </w:pPr>
            <w:r w:rsidRPr="00FF6775">
              <w:rPr>
                <w:lang w:val="en-US"/>
              </w:rPr>
              <w:t>III</w:t>
            </w:r>
          </w:p>
          <w:p w14:paraId="05A23922" w14:textId="77777777" w:rsidR="000D1F53" w:rsidRDefault="000D1F53" w:rsidP="004325CD">
            <w:pPr>
              <w:rPr>
                <w:lang w:val="en-US"/>
              </w:rPr>
            </w:pPr>
          </w:p>
          <w:p w14:paraId="3B767DD5" w14:textId="77777777" w:rsidR="000D1F53" w:rsidRDefault="000D1F53" w:rsidP="004325CD">
            <w:pPr>
              <w:rPr>
                <w:lang w:val="en-US"/>
              </w:rPr>
            </w:pPr>
          </w:p>
          <w:p w14:paraId="4BC61BDC" w14:textId="77777777" w:rsidR="000D1F53" w:rsidRPr="00FF6775" w:rsidRDefault="000D1F53" w:rsidP="004325CD">
            <w:pPr>
              <w:rPr>
                <w:lang w:val="en-US"/>
              </w:rPr>
            </w:pPr>
            <w:r w:rsidRPr="00FF6775">
              <w:rPr>
                <w:lang w:val="en-US"/>
              </w:rPr>
              <w:t>Total</w:t>
            </w:r>
          </w:p>
        </w:tc>
        <w:tc>
          <w:tcPr>
            <w:tcW w:w="2469" w:type="dxa"/>
            <w:shd w:val="clear" w:color="auto" w:fill="CFD5EA"/>
            <w:tcMar>
              <w:top w:w="72" w:type="dxa"/>
              <w:left w:w="144" w:type="dxa"/>
              <w:bottom w:w="72" w:type="dxa"/>
              <w:right w:w="144" w:type="dxa"/>
            </w:tcMar>
            <w:hideMark/>
          </w:tcPr>
          <w:p w14:paraId="0A27ABB4" w14:textId="77777777" w:rsidR="000D1F53" w:rsidRPr="00FF6775" w:rsidRDefault="000D1F53" w:rsidP="004325CD">
            <w:pPr>
              <w:rPr>
                <w:lang w:val="en-US"/>
              </w:rPr>
            </w:pPr>
            <w:r w:rsidRPr="00FF6775">
              <w:rPr>
                <w:lang w:val="en-US"/>
              </w:rPr>
              <w:t>+/- 2.5 (minimal)</w:t>
            </w:r>
          </w:p>
          <w:p w14:paraId="2EF2D7A2" w14:textId="77777777" w:rsidR="000D1F53" w:rsidRPr="00FF6775" w:rsidRDefault="000D1F53" w:rsidP="004325CD">
            <w:pPr>
              <w:rPr>
                <w:lang w:val="en-US"/>
              </w:rPr>
            </w:pPr>
            <w:r w:rsidRPr="00FF6775">
              <w:rPr>
                <w:lang w:val="en-US"/>
              </w:rPr>
              <w:t>+/- 5.2 (moderate)</w:t>
            </w:r>
          </w:p>
          <w:p w14:paraId="35472104" w14:textId="77777777" w:rsidR="000D1F53" w:rsidRPr="00FF6775" w:rsidRDefault="000D1F53" w:rsidP="004325CD">
            <w:pPr>
              <w:rPr>
                <w:lang w:val="en-US"/>
              </w:rPr>
            </w:pPr>
            <w:r w:rsidRPr="00FF6775">
              <w:rPr>
                <w:u w:val="single"/>
                <w:lang w:val="en-US"/>
              </w:rPr>
              <w:t>+/- 10.8 (large)</w:t>
            </w:r>
          </w:p>
          <w:p w14:paraId="04CA7504" w14:textId="77777777" w:rsidR="000D1F53" w:rsidRPr="00FF6775" w:rsidRDefault="000D1F53" w:rsidP="004325CD">
            <w:pPr>
              <w:rPr>
                <w:lang w:val="en-US"/>
              </w:rPr>
            </w:pPr>
            <w:r w:rsidRPr="00FF6775">
              <w:rPr>
                <w:lang w:val="en-US"/>
              </w:rPr>
              <w:t>+/- 4.3 (minimal)</w:t>
            </w:r>
          </w:p>
          <w:p w14:paraId="65F7D6C5" w14:textId="77777777" w:rsidR="000D1F53" w:rsidRPr="00FF6775" w:rsidRDefault="000D1F53" w:rsidP="004325CD">
            <w:pPr>
              <w:rPr>
                <w:lang w:val="en-US"/>
              </w:rPr>
            </w:pPr>
            <w:r w:rsidRPr="00FF6775">
              <w:rPr>
                <w:lang w:val="en-US"/>
              </w:rPr>
              <w:t>+/- 9.1 (moderate)</w:t>
            </w:r>
          </w:p>
          <w:p w14:paraId="6FF725DF" w14:textId="77777777" w:rsidR="000D1F53" w:rsidRPr="00FF6775" w:rsidRDefault="000D1F53" w:rsidP="004325CD">
            <w:pPr>
              <w:rPr>
                <w:lang w:val="en-US"/>
              </w:rPr>
            </w:pPr>
            <w:r w:rsidRPr="00FF6775">
              <w:rPr>
                <w:lang w:val="en-US"/>
              </w:rPr>
              <w:t>+/- 17.1 (large)</w:t>
            </w:r>
          </w:p>
        </w:tc>
      </w:tr>
      <w:tr w:rsidR="000D1F53" w:rsidRPr="00FC2EC7" w14:paraId="183DFD66" w14:textId="77777777" w:rsidTr="004325CD">
        <w:trPr>
          <w:trHeight w:val="338"/>
        </w:trPr>
        <w:tc>
          <w:tcPr>
            <w:tcW w:w="2077" w:type="dxa"/>
            <w:shd w:val="clear" w:color="auto" w:fill="E9EBF5"/>
            <w:tcMar>
              <w:top w:w="72" w:type="dxa"/>
              <w:left w:w="144" w:type="dxa"/>
              <w:bottom w:w="72" w:type="dxa"/>
              <w:right w:w="144" w:type="dxa"/>
            </w:tcMar>
            <w:hideMark/>
          </w:tcPr>
          <w:p w14:paraId="553D2940" w14:textId="5D60CEA1" w:rsidR="000D1F53" w:rsidRPr="00FF6775" w:rsidRDefault="000D1F53" w:rsidP="004325CD">
            <w:pPr>
              <w:rPr>
                <w:lang w:val="en-US"/>
              </w:rPr>
            </w:pPr>
            <w:proofErr w:type="spellStart"/>
            <w:r w:rsidRPr="00FF6775">
              <w:rPr>
                <w:lang w:val="en-US"/>
              </w:rPr>
              <w:t>Schrag</w:t>
            </w:r>
            <w:proofErr w:type="spellEnd"/>
            <w:r>
              <w:rPr>
                <w:lang w:val="en-US"/>
              </w:rPr>
              <w:fldChar w:fldCharType="begin">
                <w:fldData xml:space="preserve">PEVuZE5vdGU+PENpdGU+PEF1dGhvcj5TY2hyYWc8L0F1dGhvcj48WWVhcj4yMDA2PC9ZZWFyPjxS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</w:fldData>
              </w:fldChar>
            </w:r>
            <w:r w:rsidR="005235F0">
              <w:rPr>
                <w:lang w:val="en-US"/>
              </w:rPr>
              <w:instrText xml:space="preserve"> ADDIN EN.CITE </w:instrText>
            </w:r>
            <w:r w:rsidR="005235F0">
              <w:rPr>
                <w:lang w:val="en-US"/>
              </w:rPr>
              <w:fldChar w:fldCharType="begin">
                <w:fldData xml:space="preserve">PEVuZE5vdGU+PENpdGU+PEF1dGhvcj5TY2hyYWc8L0F1dGhvcj48WWVhcj4yMDA2PC9ZZWFyPjxS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</w:fldData>
              </w:fldChar>
            </w:r>
            <w:r w:rsidR="005235F0">
              <w:rPr>
                <w:lang w:val="en-US"/>
              </w:rPr>
              <w:instrText xml:space="preserve"> ADDIN EN.CITE.DATA </w:instrText>
            </w:r>
            <w:r w:rsidR="005235F0">
              <w:rPr>
                <w:lang w:val="en-US"/>
              </w:rPr>
            </w:r>
            <w:r w:rsidR="005235F0">
              <w:rPr>
                <w:lang w:val="en-US"/>
              </w:rPr>
              <w:fldChar w:fldCharType="end"/>
            </w:r>
            <w:r>
              <w:rPr>
                <w:lang w:val="en-US"/>
              </w:rPr>
              <w:fldChar w:fldCharType="separate"/>
            </w:r>
            <w:r w:rsidR="005235F0">
              <w:rPr>
                <w:noProof/>
                <w:lang w:val="en-US"/>
              </w:rPr>
              <w:t>(Schrag et al. 2006)</w:t>
            </w:r>
            <w:r>
              <w:rPr>
                <w:lang w:val="en-US"/>
              </w:rPr>
              <w:fldChar w:fldCharType="end"/>
            </w:r>
          </w:p>
        </w:tc>
        <w:tc>
          <w:tcPr>
            <w:tcW w:w="2117" w:type="dxa"/>
            <w:shd w:val="clear" w:color="auto" w:fill="E9EBF5"/>
            <w:tcMar>
              <w:top w:w="72" w:type="dxa"/>
              <w:left w:w="144" w:type="dxa"/>
              <w:bottom w:w="72" w:type="dxa"/>
              <w:right w:w="144" w:type="dxa"/>
            </w:tcMar>
            <w:hideMark/>
          </w:tcPr>
          <w:p w14:paraId="2664557E" w14:textId="77777777" w:rsidR="000D1F53" w:rsidRPr="00FF6775" w:rsidRDefault="000D1F53" w:rsidP="004325CD">
            <w:pPr>
              <w:rPr>
                <w:lang w:val="en-US"/>
              </w:rPr>
            </w:pPr>
            <w:r w:rsidRPr="00FF6775">
              <w:rPr>
                <w:lang w:val="en-US"/>
              </w:rPr>
              <w:t>III</w:t>
            </w:r>
          </w:p>
          <w:p w14:paraId="7230830F" w14:textId="77777777" w:rsidR="000D1F53" w:rsidRPr="00FF6775" w:rsidRDefault="000D1F53" w:rsidP="004325CD">
            <w:pPr>
              <w:rPr>
                <w:lang w:val="en-US"/>
              </w:rPr>
            </w:pPr>
            <w:r w:rsidRPr="00FF6775">
              <w:rPr>
                <w:lang w:val="en-US"/>
              </w:rPr>
              <w:t>II (H&amp;Y &gt; 2)</w:t>
            </w:r>
          </w:p>
        </w:tc>
        <w:tc>
          <w:tcPr>
            <w:tcW w:w="2469" w:type="dxa"/>
            <w:shd w:val="clear" w:color="auto" w:fill="E9EBF5"/>
            <w:tcMar>
              <w:top w:w="72" w:type="dxa"/>
              <w:left w:w="144" w:type="dxa"/>
              <w:bottom w:w="72" w:type="dxa"/>
              <w:right w:w="144" w:type="dxa"/>
            </w:tcMar>
            <w:hideMark/>
          </w:tcPr>
          <w:p w14:paraId="4A20D0CF" w14:textId="77777777" w:rsidR="000D1F53" w:rsidRPr="00FF6775" w:rsidRDefault="000D1F53" w:rsidP="004325CD">
            <w:pPr>
              <w:rPr>
                <w:lang w:val="en-US"/>
              </w:rPr>
            </w:pPr>
            <w:r w:rsidRPr="00FF6775">
              <w:rPr>
                <w:u w:val="single"/>
                <w:lang w:val="en-US"/>
              </w:rPr>
              <w:t>+/- 5</w:t>
            </w:r>
          </w:p>
          <w:p w14:paraId="67F76080" w14:textId="77777777" w:rsidR="000D1F53" w:rsidRPr="00FF6775" w:rsidRDefault="000D1F53" w:rsidP="004325CD">
            <w:pPr>
              <w:rPr>
                <w:lang w:val="en-US"/>
              </w:rPr>
            </w:pPr>
            <w:r w:rsidRPr="00FF6775">
              <w:rPr>
                <w:lang w:val="en-US"/>
              </w:rPr>
              <w:t>3</w:t>
            </w:r>
          </w:p>
        </w:tc>
      </w:tr>
      <w:tr w:rsidR="000D1F53" w:rsidRPr="00FC2EC7" w14:paraId="6618D16C" w14:textId="77777777" w:rsidTr="004325CD">
        <w:trPr>
          <w:trHeight w:val="338"/>
        </w:trPr>
        <w:tc>
          <w:tcPr>
            <w:tcW w:w="2077" w:type="dxa"/>
            <w:shd w:val="clear" w:color="auto" w:fill="CFD5EA"/>
            <w:tcMar>
              <w:top w:w="72" w:type="dxa"/>
              <w:left w:w="144" w:type="dxa"/>
              <w:bottom w:w="72" w:type="dxa"/>
              <w:right w:w="144" w:type="dxa"/>
            </w:tcMar>
            <w:hideMark/>
          </w:tcPr>
          <w:p w14:paraId="1D2EDEF0" w14:textId="30A85A0C" w:rsidR="000D1F53" w:rsidRPr="00FF6775" w:rsidRDefault="000D1F53" w:rsidP="004325CD">
            <w:pPr>
              <w:rPr>
                <w:lang w:val="en-US"/>
              </w:rPr>
            </w:pPr>
            <w:proofErr w:type="spellStart"/>
            <w:r w:rsidRPr="00FF6775">
              <w:rPr>
                <w:lang w:val="en-US"/>
              </w:rPr>
              <w:t>Makkos</w:t>
            </w:r>
            <w:proofErr w:type="spellEnd"/>
            <w:r>
              <w:rPr>
                <w:lang w:val="en-US"/>
              </w:rPr>
              <w:fldChar w:fldCharType="begin">
                <w:fldData xml:space="preserve">PEVuZE5vdGU+PENpdGU+PEF1dGhvcj5NYWtrb3M8L0F1dGhvcj48WWVhcj4yMDE4PC9ZZWFyPjxS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</w:fldData>
              </w:fldChar>
            </w:r>
            <w:r w:rsidR="005235F0">
              <w:rPr>
                <w:lang w:val="en-US"/>
              </w:rPr>
              <w:instrText xml:space="preserve"> ADDIN EN.CITE </w:instrText>
            </w:r>
            <w:r w:rsidR="005235F0">
              <w:rPr>
                <w:lang w:val="en-US"/>
              </w:rPr>
              <w:fldChar w:fldCharType="begin">
                <w:fldData xml:space="preserve">PEVuZE5vdGU+PENpdGU+PEF1dGhvcj5NYWtrb3M8L0F1dGhvcj48WWVhcj4yMDE4PC9ZZWFyPjxS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</w:fldData>
              </w:fldChar>
            </w:r>
            <w:r w:rsidR="005235F0">
              <w:rPr>
                <w:lang w:val="en-US"/>
              </w:rPr>
              <w:instrText xml:space="preserve"> ADDIN EN.CITE.DATA </w:instrText>
            </w:r>
            <w:r w:rsidR="005235F0">
              <w:rPr>
                <w:lang w:val="en-US"/>
              </w:rPr>
            </w:r>
            <w:r w:rsidR="005235F0">
              <w:rPr>
                <w:lang w:val="en-US"/>
              </w:rPr>
              <w:fldChar w:fldCharType="end"/>
            </w:r>
            <w:r>
              <w:rPr>
                <w:lang w:val="en-US"/>
              </w:rPr>
              <w:fldChar w:fldCharType="separate"/>
            </w:r>
            <w:r w:rsidR="005235F0">
              <w:rPr>
                <w:noProof/>
                <w:lang w:val="en-US"/>
              </w:rPr>
              <w:t>(Makkos et al. 2018)</w:t>
            </w:r>
            <w:r>
              <w:rPr>
                <w:lang w:val="en-US"/>
              </w:rPr>
              <w:fldChar w:fldCharType="end"/>
            </w:r>
          </w:p>
        </w:tc>
        <w:tc>
          <w:tcPr>
            <w:tcW w:w="2117" w:type="dxa"/>
            <w:shd w:val="clear" w:color="auto" w:fill="CFD5EA"/>
            <w:tcMar>
              <w:top w:w="72" w:type="dxa"/>
              <w:left w:w="144" w:type="dxa"/>
              <w:bottom w:w="72" w:type="dxa"/>
              <w:right w:w="144" w:type="dxa"/>
            </w:tcMar>
            <w:hideMark/>
          </w:tcPr>
          <w:p w14:paraId="2A2B6F76" w14:textId="77777777" w:rsidR="000D1F53" w:rsidRPr="00FF6775" w:rsidRDefault="000D1F53" w:rsidP="004325CD">
            <w:pPr>
              <w:rPr>
                <w:lang w:val="en-US"/>
              </w:rPr>
            </w:pPr>
            <w:r w:rsidRPr="00FF6775">
              <w:rPr>
                <w:lang w:val="en-US"/>
              </w:rPr>
              <w:t>II + III</w:t>
            </w:r>
          </w:p>
          <w:p w14:paraId="5F5FC646" w14:textId="77777777" w:rsidR="000D1F53" w:rsidRDefault="000D1F53" w:rsidP="004325CD">
            <w:pPr>
              <w:rPr>
                <w:lang w:val="en-US"/>
              </w:rPr>
            </w:pPr>
          </w:p>
          <w:p w14:paraId="78466569" w14:textId="77777777" w:rsidR="000D1F53" w:rsidRPr="00FF6775" w:rsidRDefault="000D1F53" w:rsidP="004325CD">
            <w:pPr>
              <w:rPr>
                <w:lang w:val="en-US"/>
              </w:rPr>
            </w:pPr>
            <w:r w:rsidRPr="00FF6775">
              <w:rPr>
                <w:lang w:val="en-US"/>
              </w:rPr>
              <w:t>I + II + III</w:t>
            </w:r>
          </w:p>
          <w:p w14:paraId="3FAD6242" w14:textId="77777777" w:rsidR="000D1F53" w:rsidRDefault="000D1F53" w:rsidP="004325CD">
            <w:pPr>
              <w:rPr>
                <w:lang w:val="en-US"/>
              </w:rPr>
            </w:pPr>
          </w:p>
          <w:p w14:paraId="799F5437" w14:textId="77777777" w:rsidR="000D1F53" w:rsidRPr="00FF6775" w:rsidRDefault="000D1F53" w:rsidP="004325CD">
            <w:pPr>
              <w:rPr>
                <w:lang w:val="en-US"/>
              </w:rPr>
            </w:pPr>
            <w:r w:rsidRPr="00FF6775">
              <w:rPr>
                <w:lang w:val="en-US"/>
              </w:rPr>
              <w:t>Total</w:t>
            </w:r>
          </w:p>
        </w:tc>
        <w:tc>
          <w:tcPr>
            <w:tcW w:w="2469" w:type="dxa"/>
            <w:shd w:val="clear" w:color="auto" w:fill="CFD5EA"/>
            <w:tcMar>
              <w:top w:w="72" w:type="dxa"/>
              <w:left w:w="144" w:type="dxa"/>
              <w:bottom w:w="72" w:type="dxa"/>
              <w:right w:w="144" w:type="dxa"/>
            </w:tcMar>
            <w:hideMark/>
          </w:tcPr>
          <w:p w14:paraId="706EC4CD" w14:textId="77777777" w:rsidR="000D1F53" w:rsidRPr="00FF6775" w:rsidRDefault="000D1F53" w:rsidP="004325CD">
            <w:pPr>
              <w:rPr>
                <w:lang w:val="en-US"/>
              </w:rPr>
            </w:pPr>
            <w:r w:rsidRPr="00FF6775">
              <w:rPr>
                <w:lang w:val="en-US"/>
              </w:rPr>
              <w:t>-4.9</w:t>
            </w:r>
          </w:p>
          <w:p w14:paraId="6480F25E" w14:textId="77777777" w:rsidR="000D1F53" w:rsidRPr="00FF6775" w:rsidRDefault="000D1F53" w:rsidP="004325CD">
            <w:pPr>
              <w:rPr>
                <w:lang w:val="en-US"/>
              </w:rPr>
            </w:pPr>
            <w:r w:rsidRPr="00FF6775">
              <w:rPr>
                <w:u w:val="single"/>
                <w:lang w:val="en-US"/>
              </w:rPr>
              <w:t>+ 4.2</w:t>
            </w:r>
          </w:p>
          <w:p w14:paraId="41DEF0C4" w14:textId="77777777" w:rsidR="000D1F53" w:rsidRPr="00FF6775" w:rsidRDefault="000D1F53" w:rsidP="004325CD">
            <w:pPr>
              <w:rPr>
                <w:lang w:val="en-US"/>
              </w:rPr>
            </w:pPr>
            <w:r w:rsidRPr="00FF6775">
              <w:rPr>
                <w:lang w:val="en-US"/>
              </w:rPr>
              <w:t>-6.7</w:t>
            </w:r>
          </w:p>
          <w:p w14:paraId="20C76945" w14:textId="77777777" w:rsidR="000D1F53" w:rsidRPr="00FF6775" w:rsidRDefault="000D1F53" w:rsidP="004325CD">
            <w:pPr>
              <w:rPr>
                <w:lang w:val="en-US"/>
              </w:rPr>
            </w:pPr>
            <w:r w:rsidRPr="00FF6775">
              <w:rPr>
                <w:u w:val="single"/>
                <w:lang w:val="en-US"/>
              </w:rPr>
              <w:t>+5.2</w:t>
            </w:r>
          </w:p>
          <w:p w14:paraId="1D1E3C48" w14:textId="77777777" w:rsidR="000D1F53" w:rsidRPr="00FF6775" w:rsidRDefault="000D1F53" w:rsidP="004325CD">
            <w:pPr>
              <w:rPr>
                <w:lang w:val="en-US"/>
              </w:rPr>
            </w:pPr>
            <w:r w:rsidRPr="00FF6775">
              <w:rPr>
                <w:lang w:val="en-US"/>
              </w:rPr>
              <w:t>-7.1</w:t>
            </w:r>
          </w:p>
          <w:p w14:paraId="2BFB632F" w14:textId="77777777" w:rsidR="000D1F53" w:rsidRPr="00FF6775" w:rsidRDefault="000D1F53" w:rsidP="004325CD">
            <w:pPr>
              <w:rPr>
                <w:lang w:val="en-US"/>
              </w:rPr>
            </w:pPr>
            <w:r w:rsidRPr="00FF6775">
              <w:rPr>
                <w:lang w:val="en-US"/>
              </w:rPr>
              <w:t>+6.3</w:t>
            </w:r>
          </w:p>
        </w:tc>
      </w:tr>
    </w:tbl>
    <w:p w14:paraId="612703C9" w14:textId="77777777" w:rsidR="000D1F53" w:rsidRPr="00C5147A" w:rsidRDefault="000D1F53" w:rsidP="000D1F53">
      <w:pPr>
        <w:rPr>
          <w:b/>
          <w:lang w:val="en-US"/>
        </w:rPr>
      </w:pPr>
      <w:r w:rsidRPr="00C5147A">
        <w:rPr>
          <w:b/>
          <w:lang w:val="en-US"/>
        </w:rPr>
        <w:t>Table 1: overview clinically significant changes in UPDRS scores reported in literature.</w:t>
      </w:r>
    </w:p>
    <w:p w14:paraId="30C910E9" w14:textId="77777777" w:rsidR="000D1F53" w:rsidRDefault="000D1F53" w:rsidP="000D1F53">
      <w:pPr>
        <w:rPr>
          <w:b/>
          <w:lang w:val="en-US"/>
        </w:rPr>
      </w:pPr>
    </w:p>
    <w:p w14:paraId="2C9A7AC9" w14:textId="77777777" w:rsidR="000D1F53" w:rsidRDefault="000D1F53" w:rsidP="000D1F53">
      <w:r w:rsidRPr="00EC361D">
        <w:t>We</w:t>
      </w:r>
      <w:r>
        <w:t xml:space="preserve"> searched PubMed using search terms: </w:t>
      </w:r>
      <w:r w:rsidRPr="00EC361D">
        <w:t>(Parkinson*) AND (UPDRS) AND ((clinical* relevant) OR (clinical* significant)) AND (improve* OR change OR difference)</w:t>
      </w:r>
      <w:r>
        <w:t>. We selected papers which aimed to define minimal clinically relevant UPDRS changes and included predictive papers which used absolute thresholds for UPDRS changes in defining outcome.</w:t>
      </w:r>
    </w:p>
    <w:p w14:paraId="3D653714" w14:textId="77777777" w:rsidR="000D1F53" w:rsidRDefault="000D1F53" w:rsidP="000D1F53">
      <w:r>
        <w:lastRenderedPageBreak/>
        <w:t>Table 1 shows the reported UPDRS differences suggested to be clinically relevant.</w:t>
      </w:r>
    </w:p>
    <w:p w14:paraId="6EFECDBC" w14:textId="7A0D50CE" w:rsidR="000D1F53" w:rsidRDefault="000D1F53" w:rsidP="000D1F53">
      <w:r>
        <w:t xml:space="preserve">For the UPDRS III score, the relevant differences range between 2.5 and 5 for the smallest relevant change. In one predictive analysis, a cut off change of 38% was used for UPDRS III off-medication. This translates to an absolute change of &gt;10 in many patients. We averaged these findings and set the cut off for clinically relevant improvement </w:t>
      </w:r>
      <w:r w:rsidR="00B865C5">
        <w:t xml:space="preserve">on UPDRS III </w:t>
      </w:r>
      <w:r>
        <w:t>at 5 points.</w:t>
      </w:r>
    </w:p>
    <w:p w14:paraId="40278C79" w14:textId="7B63CEBE" w:rsidR="000D1F53" w:rsidRDefault="000D1F53" w:rsidP="000D1F53">
      <w:r>
        <w:t>Since the UPDRS II and IV scores consist of fewer points, it is logical that the cut off values are lower. Based on the mentioned cut offs in the literature, we set the cut off for the UPDRS II and IV scores at 3 points.</w:t>
      </w:r>
      <w:r w:rsidR="00B865C5">
        <w:t xml:space="preserve"> Every patient who improved more than 3 points on UPDRS II or IV was evaluated on UPDRS III change. When a patient deteriorated more than 7 points on UPDRS III, while improving on UPDRS II or IV, he or she was classified as a Weak responder. The 7 points </w:t>
      </w:r>
      <w:r w:rsidR="00FE46F2">
        <w:t xml:space="preserve">cut off </w:t>
      </w:r>
      <w:r w:rsidR="00B865C5">
        <w:t xml:space="preserve">on UPDRS III </w:t>
      </w:r>
      <w:r w:rsidR="00FE46F2">
        <w:t>represents the minimal clinical important difference of 5 points, and the natural disease progression of 2 points on UPDRS III scale per year</w:t>
      </w:r>
      <w:r w:rsidR="00FE46F2">
        <w:fldChar w:fldCharType="begin"/>
      </w:r>
      <w:r w:rsidR="00FE46F2">
        <w:instrText xml:space="preserve"> ADDIN EN.CITE &lt;EndNote&gt;&lt;Cite&gt;&lt;Author&gt;Holden&lt;/Author&gt;&lt;Year&gt;2018&lt;/Year&gt;&lt;RecNum&gt;693&lt;/RecNum&gt;&lt;DisplayText&gt;(Holden et al. 2018)&lt;/DisplayText&gt;&lt;record&gt;&lt;rec-number&gt;693&lt;/rec-number&gt;&lt;foreign-keys&gt;&lt;key app="EN" db-id="ratv2psagwvde6exp5fxaxaqp5dpas99rwdv" timestamp="1593486229"&gt;693&lt;/key&gt;&lt;/foreign-keys&gt;&lt;ref-type name="Journal Article"&gt;17&lt;/ref-type&gt;&lt;contributors&gt;&lt;authors&gt;&lt;author&gt;Holden, S. K.&lt;/author&gt;&lt;author&gt;Finseth, T.&lt;/author&gt;&lt;author&gt;Sillau, S. H.&lt;/author&gt;&lt;author&gt;Berman, B. D.&lt;/author&gt;&lt;/authors&gt;&lt;/contributors&gt;&lt;auth-address&gt;Department of Neurology, University of Colorado Anschutz Medical Campus, Aurora, CO USA.&amp;#xD;Department of Neurology, Aurora St. Luke&amp;apos;s Medical Center, Milwaukee, WI.&amp;#xD;Neurology Section, Denver VA Medical Center, Denver, CO USA.&lt;/auth-address&gt;&lt;titles&gt;&lt;title&gt;Progression of MDS-UPDRS Scores Over Five Years in De Novo Parkinson Disease from the Parkinson&amp;apos;s Progression Markers Initiative Cohort&lt;/title&gt;&lt;secondary-title&gt;Mov Disord Clin Pract&lt;/secondary-title&gt;&lt;/titles&gt;&lt;periodical&gt;&lt;full-title&gt;Mov Disord Clin Pract&lt;/full-title&gt;&lt;/periodical&gt;&lt;pages&gt;47-53&lt;/pages&gt;&lt;volume&gt;5&lt;/volume&gt;&lt;number&gt;1&lt;/number&gt;&lt;edition&gt;2018/04/18&lt;/edition&gt;&lt;keywords&gt;&lt;keyword&gt;Mds-updrs&lt;/keyword&gt;&lt;keyword&gt;Parkinson disease&lt;/keyword&gt;&lt;keyword&gt;biomarkers&lt;/keyword&gt;&lt;keyword&gt;disease progression&lt;/keyword&gt;&lt;/keywords&gt;&lt;dates&gt;&lt;year&gt;2018&lt;/year&gt;&lt;pub-dates&gt;&lt;date&gt;Jan-Feb&lt;/date&gt;&lt;/pub-dates&gt;&lt;/dates&gt;&lt;isbn&gt;2330-1619 (Print)&amp;#xD;2330-1619&lt;/isbn&gt;&lt;accession-num&gt;29662921&lt;/accession-num&gt;&lt;urls&gt;&lt;/urls&gt;&lt;custom2&gt;PMC5898442&lt;/custom2&gt;&lt;custom6&gt;NIHMS907713&lt;/custom6&gt;&lt;electronic-resource-num&gt;10.1002/mdc3.12553&lt;/electronic-resource-num&gt;&lt;remote-database-provider&gt;NLM&lt;/remote-database-provider&gt;&lt;language&gt;eng&lt;/language&gt;&lt;/record&gt;&lt;/Cite&gt;&lt;/EndNote&gt;</w:instrText>
      </w:r>
      <w:r w:rsidR="00FE46F2">
        <w:fldChar w:fldCharType="separate"/>
      </w:r>
      <w:r w:rsidR="00FE46F2">
        <w:rPr>
          <w:noProof/>
        </w:rPr>
        <w:t>(Holden et al. 2018)</w:t>
      </w:r>
      <w:r w:rsidR="00FE46F2">
        <w:fldChar w:fldCharType="end"/>
      </w:r>
      <w:r w:rsidR="00FE46F2">
        <w:t>.</w:t>
      </w:r>
    </w:p>
    <w:p w14:paraId="70FE4CBB" w14:textId="77777777" w:rsidR="00B64646" w:rsidRPr="00EC361D" w:rsidRDefault="00B64646" w:rsidP="00C5147A"/>
    <w:p w14:paraId="0AB6D617" w14:textId="77777777" w:rsidR="00C5147A" w:rsidRDefault="00C5147A" w:rsidP="00397290">
      <w:pPr>
        <w:pStyle w:val="ListParagraph"/>
        <w:numPr>
          <w:ilvl w:val="0"/>
          <w:numId w:val="2"/>
        </w:numPr>
        <w:rPr>
          <w:b/>
          <w:lang w:val="en-US"/>
        </w:rPr>
      </w:pPr>
      <w:r>
        <w:rPr>
          <w:b/>
          <w:lang w:val="en-US"/>
        </w:rPr>
        <w:t>Imputation methods</w:t>
      </w:r>
    </w:p>
    <w:p w14:paraId="5D431A8E" w14:textId="77777777" w:rsidR="00D977E0" w:rsidRDefault="00D977E0" w:rsidP="00C5147A">
      <w:pPr>
        <w:rPr>
          <w:lang w:val="en-US"/>
        </w:rPr>
      </w:pPr>
    </w:p>
    <w:p w14:paraId="39070BAC" w14:textId="27756226" w:rsidR="00CD2286" w:rsidRDefault="00585D41" w:rsidP="00C5147A">
      <w:pPr>
        <w:rPr>
          <w:lang w:val="en-US"/>
        </w:rPr>
      </w:pPr>
      <w:r>
        <w:rPr>
          <w:lang w:val="en-US"/>
        </w:rPr>
        <w:t xml:space="preserve">We imputed missing values in the presurgical parameters using Random Forrest Regressors or Classifiers for each individual parameter. The models were trained on all participants that had the data available </w:t>
      </w:r>
      <w:r w:rsidR="00BD38C5">
        <w:rPr>
          <w:lang w:val="en-US"/>
        </w:rPr>
        <w:t xml:space="preserve">while </w:t>
      </w:r>
      <w:r>
        <w:rPr>
          <w:lang w:val="en-US"/>
        </w:rPr>
        <w:t>missing values were imputed based on the available presurgical parameters</w:t>
      </w:r>
      <w:r w:rsidR="008B51DC">
        <w:rPr>
          <w:lang w:val="en-US"/>
        </w:rPr>
        <w:t xml:space="preserve"> for the remaining participants</w:t>
      </w:r>
      <w:r>
        <w:rPr>
          <w:lang w:val="en-US"/>
        </w:rPr>
        <w:t>.</w:t>
      </w:r>
      <w:r w:rsidR="002D0A9B">
        <w:rPr>
          <w:lang w:val="en-US"/>
        </w:rPr>
        <w:t xml:space="preserve"> For continuous parameters, we used Random Forrest Regressors </w:t>
      </w:r>
      <w:r w:rsidR="00BD38C5">
        <w:rPr>
          <w:lang w:val="en-US"/>
        </w:rPr>
        <w:t xml:space="preserve">while </w:t>
      </w:r>
      <w:r w:rsidR="002D0A9B">
        <w:rPr>
          <w:lang w:val="en-US"/>
        </w:rPr>
        <w:t>categorical parameters were imputed using Random Forrest Classifiers.</w:t>
      </w:r>
      <w:r w:rsidR="00844995">
        <w:rPr>
          <w:lang w:val="en-US"/>
        </w:rPr>
        <w:t xml:space="preserve"> Only presurgical parameters were imputed to ensure that our results </w:t>
      </w:r>
      <w:r w:rsidR="00BD38C5">
        <w:rPr>
          <w:lang w:val="en-US"/>
        </w:rPr>
        <w:t xml:space="preserve">were </w:t>
      </w:r>
      <w:r w:rsidR="00844995">
        <w:rPr>
          <w:lang w:val="en-US"/>
        </w:rPr>
        <w:t>not based on imputed values.</w:t>
      </w:r>
    </w:p>
    <w:p w14:paraId="1BF8C871" w14:textId="77777777" w:rsidR="00B64646" w:rsidRPr="00397290" w:rsidRDefault="00B64646">
      <w:pPr>
        <w:rPr>
          <w:b/>
          <w:lang w:val="en-US"/>
        </w:rPr>
      </w:pPr>
    </w:p>
    <w:p w14:paraId="1F17DC31" w14:textId="77777777" w:rsidR="00FE46F2" w:rsidRDefault="00FE46F2">
      <w:pPr>
        <w:rPr>
          <w:b/>
          <w:lang w:val="en-US"/>
        </w:rPr>
      </w:pPr>
      <w:r>
        <w:rPr>
          <w:b/>
          <w:lang w:val="en-US"/>
        </w:rPr>
        <w:br w:type="page"/>
      </w:r>
    </w:p>
    <w:p w14:paraId="7685A9BE" w14:textId="1DAD5EBB" w:rsidR="00FF6775" w:rsidRPr="00397290" w:rsidRDefault="00FF6775">
      <w:pPr>
        <w:pStyle w:val="ListParagraph"/>
        <w:numPr>
          <w:ilvl w:val="0"/>
          <w:numId w:val="2"/>
        </w:numPr>
        <w:rPr>
          <w:b/>
          <w:lang w:val="en-US"/>
        </w:rPr>
      </w:pPr>
      <w:r w:rsidRPr="00397290">
        <w:rPr>
          <w:b/>
          <w:lang w:val="en-US"/>
        </w:rPr>
        <w:lastRenderedPageBreak/>
        <w:t>References</w:t>
      </w:r>
    </w:p>
    <w:p w14:paraId="01FC91D9" w14:textId="77777777" w:rsidR="00FE46F2" w:rsidRPr="00FE46F2" w:rsidRDefault="00FF6775" w:rsidP="00FE46F2">
      <w:pPr>
        <w:pStyle w:val="EndNoteBibliography"/>
        <w:ind w:left="720" w:hanging="720"/>
        <w:rPr>
          <w:noProof/>
        </w:rPr>
      </w:pPr>
      <w:r>
        <w:rPr>
          <w:b/>
        </w:rPr>
        <w:fldChar w:fldCharType="begin"/>
      </w:r>
      <w:r>
        <w:rPr>
          <w:b/>
        </w:rPr>
        <w:instrText xml:space="preserve"> ADDIN EN.REFLIST </w:instrText>
      </w:r>
      <w:r>
        <w:rPr>
          <w:b/>
        </w:rPr>
        <w:fldChar w:fldCharType="separate"/>
      </w:r>
      <w:r w:rsidR="00FE46F2" w:rsidRPr="00FE46F2">
        <w:rPr>
          <w:noProof/>
        </w:rPr>
        <w:t>Dafsari HS, Weiss L, Silverdale M, Rizos A, Reddy P, Ashkan K, Evans J, Reker P, Petry-Schmelzer JN, Samuel M, Visser-Vandewalle V, Antonini A, Martinez-Martin P, Ray-Chaudhuri K, Timmermann L, Europar, and the INMPDSG. 2018. Short-term quality of life after subthalamic stimulation depends on non-motor symptoms in Parkinson's disease.</w:t>
      </w:r>
      <w:r w:rsidR="00FE46F2" w:rsidRPr="00FE46F2">
        <w:rPr>
          <w:i/>
          <w:noProof/>
        </w:rPr>
        <w:t xml:space="preserve"> Brain Stimul</w:t>
      </w:r>
      <w:r w:rsidR="00FE46F2" w:rsidRPr="00FE46F2">
        <w:rPr>
          <w:noProof/>
        </w:rPr>
        <w:t>. 10.1016/j.brs.2018.02.015</w:t>
      </w:r>
    </w:p>
    <w:p w14:paraId="516BB511" w14:textId="77777777" w:rsidR="00FE46F2" w:rsidRPr="00FE46F2" w:rsidRDefault="00FE46F2" w:rsidP="00FE46F2">
      <w:pPr>
        <w:pStyle w:val="EndNoteBibliography"/>
        <w:ind w:left="720" w:hanging="720"/>
        <w:rPr>
          <w:noProof/>
        </w:rPr>
      </w:pPr>
      <w:r w:rsidRPr="00FE46F2">
        <w:rPr>
          <w:noProof/>
        </w:rPr>
        <w:t>Daniels C, Krack P, Volkmann J, Raethjen J, Pinsker MO, Kloss M, Tronnier V, Schnitzler A, Wojtecki L, Botzel K, Danek A, Hilker R, Sturm V, Kupsch A, Karner E, Deuschl G, and Witt K. 2011. Is improvement in the quality of life after subthalamic nucleus stimulation in Parkinson's disease predictable?</w:t>
      </w:r>
      <w:r w:rsidRPr="00FE46F2">
        <w:rPr>
          <w:i/>
          <w:noProof/>
        </w:rPr>
        <w:t xml:space="preserve"> Mov Disord</w:t>
      </w:r>
      <w:r w:rsidRPr="00FE46F2">
        <w:rPr>
          <w:noProof/>
        </w:rPr>
        <w:t xml:space="preserve"> 26:2516-2521. 10.1002/mds.23907</w:t>
      </w:r>
    </w:p>
    <w:p w14:paraId="5DDD7B07" w14:textId="77777777" w:rsidR="00FE46F2" w:rsidRPr="00FE46F2" w:rsidRDefault="00FE46F2" w:rsidP="00FE46F2">
      <w:pPr>
        <w:pStyle w:val="EndNoteBibliography"/>
        <w:ind w:left="720" w:hanging="720"/>
        <w:rPr>
          <w:noProof/>
        </w:rPr>
      </w:pPr>
      <w:r w:rsidRPr="00FE46F2">
        <w:rPr>
          <w:noProof/>
        </w:rPr>
        <w:t>Deuschl G, Schade-Brittinger C, Krack P, Volkmann J, Schafer H, Botzel K, Daniels C, Deutschlander A, Dillmann U, Eisner W, Gruber D, Hamel W, Herzog J, Hilker R, Klebe S, Kloss M, Koy J, Krause M, Kupsch A, Lorenz D, Lorenzl S, Mehdorn HM, Moringlane JR, Oertel W, Pinsker MO, Reichmann H, Reuss A, Schneider GH, Schnitzler A, Steude U, Sturm V, Timmermann L, Tronnier V, Trottenberg T, Wojtecki L, Wolf E, Poewe W, and Voges J. 2006. A randomized trial of deep-brain stimulation for Parkinson's disease.</w:t>
      </w:r>
      <w:r w:rsidRPr="00FE46F2">
        <w:rPr>
          <w:i/>
          <w:noProof/>
        </w:rPr>
        <w:t xml:space="preserve"> N Engl J Med</w:t>
      </w:r>
      <w:r w:rsidRPr="00FE46F2">
        <w:rPr>
          <w:noProof/>
        </w:rPr>
        <w:t xml:space="preserve"> 355:896-908. 10.1056/NEJMoa060281</w:t>
      </w:r>
    </w:p>
    <w:p w14:paraId="7CA44F63" w14:textId="77777777" w:rsidR="00FE46F2" w:rsidRPr="00FE46F2" w:rsidRDefault="00FE46F2" w:rsidP="00FE46F2">
      <w:pPr>
        <w:pStyle w:val="EndNoteBibliography"/>
        <w:ind w:left="720" w:hanging="720"/>
        <w:rPr>
          <w:noProof/>
        </w:rPr>
      </w:pPr>
      <w:r w:rsidRPr="00FE46F2">
        <w:rPr>
          <w:noProof/>
        </w:rPr>
        <w:t>Holden SK, Finseth T, Sillau SH, and Berman BD. 2018. Progression of MDS-UPDRS Scores Over Five Years in De Novo Parkinson Disease from the Parkinson's Progression Markers Initiative Cohort.</w:t>
      </w:r>
      <w:r w:rsidRPr="00FE46F2">
        <w:rPr>
          <w:i/>
          <w:noProof/>
        </w:rPr>
        <w:t xml:space="preserve"> Mov Disord Clin Pract</w:t>
      </w:r>
      <w:r w:rsidRPr="00FE46F2">
        <w:rPr>
          <w:noProof/>
        </w:rPr>
        <w:t xml:space="preserve"> 5:47-53. 10.1002/mdc3.12553</w:t>
      </w:r>
    </w:p>
    <w:p w14:paraId="69BB6573" w14:textId="77777777" w:rsidR="00FE46F2" w:rsidRPr="00FE46F2" w:rsidRDefault="00FE46F2" w:rsidP="00FE46F2">
      <w:pPr>
        <w:pStyle w:val="EndNoteBibliography"/>
        <w:ind w:left="720" w:hanging="720"/>
        <w:rPr>
          <w:noProof/>
        </w:rPr>
      </w:pPr>
      <w:r w:rsidRPr="00FE46F2">
        <w:rPr>
          <w:noProof/>
        </w:rPr>
        <w:t>Horvath K, Aschermann Z, Acs P, Deli G, Janszky J, Komoly S, Balazs E, Takacs K, Karadi K, and Kovacs N. 2015. Minimal clinically important difference on the Motor Examination part of MDS-UPDRS.</w:t>
      </w:r>
      <w:r w:rsidRPr="00FE46F2">
        <w:rPr>
          <w:i/>
          <w:noProof/>
        </w:rPr>
        <w:t xml:space="preserve"> Parkinsonism Relat Disord</w:t>
      </w:r>
      <w:r w:rsidRPr="00FE46F2">
        <w:rPr>
          <w:noProof/>
        </w:rPr>
        <w:t xml:space="preserve"> 21:1421-1426. 10.1016/j.parkreldis.2015.10.006</w:t>
      </w:r>
    </w:p>
    <w:p w14:paraId="3FD02296" w14:textId="77777777" w:rsidR="00FE46F2" w:rsidRPr="00FE46F2" w:rsidRDefault="00FE46F2" w:rsidP="00FE46F2">
      <w:pPr>
        <w:pStyle w:val="EndNoteBibliography"/>
        <w:ind w:left="720" w:hanging="720"/>
        <w:rPr>
          <w:noProof/>
        </w:rPr>
      </w:pPr>
      <w:r w:rsidRPr="00FE46F2">
        <w:rPr>
          <w:noProof/>
        </w:rPr>
        <w:t>Kleiner-Fisman G, Herzog J, Fisman DN, Tamma F, Lyons KE, Pahwa R, Lang AE, and Deuschl G. 2006. Subthalamic nucleus deep brain stimulation: summary and meta-analysis of outcomes.</w:t>
      </w:r>
      <w:r w:rsidRPr="00FE46F2">
        <w:rPr>
          <w:i/>
          <w:noProof/>
        </w:rPr>
        <w:t xml:space="preserve"> Mov Disord</w:t>
      </w:r>
      <w:r w:rsidRPr="00FE46F2">
        <w:rPr>
          <w:noProof/>
        </w:rPr>
        <w:t xml:space="preserve"> 21 Suppl 14:S290-304. 10.1002/mds.20962</w:t>
      </w:r>
    </w:p>
    <w:p w14:paraId="550205DA" w14:textId="77777777" w:rsidR="00FE46F2" w:rsidRPr="00FE46F2" w:rsidRDefault="00FE46F2" w:rsidP="00FE46F2">
      <w:pPr>
        <w:pStyle w:val="EndNoteBibliography"/>
        <w:ind w:left="720" w:hanging="720"/>
        <w:rPr>
          <w:noProof/>
        </w:rPr>
      </w:pPr>
      <w:r w:rsidRPr="00FE46F2">
        <w:rPr>
          <w:noProof/>
        </w:rPr>
        <w:t>Kostoglou K, Michmizos KP, Stathis P, Sakas D, Nikita KS, and Mitsis GD. 2017. Classification and Prediction of Clinical Improvement in Deep Brain Stimulation From Intraoperative Microelectrode Recordings.</w:t>
      </w:r>
      <w:r w:rsidRPr="00FE46F2">
        <w:rPr>
          <w:i/>
          <w:noProof/>
        </w:rPr>
        <w:t xml:space="preserve"> IEEE Trans Biomed Eng</w:t>
      </w:r>
      <w:r w:rsidRPr="00FE46F2">
        <w:rPr>
          <w:noProof/>
        </w:rPr>
        <w:t xml:space="preserve"> 64:1123-1130. 10.1109/tbme.2016.2591827</w:t>
      </w:r>
    </w:p>
    <w:p w14:paraId="04A60E12" w14:textId="77777777" w:rsidR="00FE46F2" w:rsidRPr="00FE46F2" w:rsidRDefault="00FE46F2" w:rsidP="00FE46F2">
      <w:pPr>
        <w:pStyle w:val="EndNoteBibliography"/>
        <w:ind w:left="720" w:hanging="720"/>
        <w:rPr>
          <w:noProof/>
        </w:rPr>
      </w:pPr>
      <w:r w:rsidRPr="00FE46F2">
        <w:rPr>
          <w:noProof/>
        </w:rPr>
        <w:t>Liu FT, Lang LQ, Yang YJ, Zhao J, Feng R, Hu J, Wang J, and Wu JJ. 2018. Predictors to quality of life improvements after subthalamic stimulation in Parkinson's disease.</w:t>
      </w:r>
      <w:r w:rsidRPr="00FE46F2">
        <w:rPr>
          <w:i/>
          <w:noProof/>
        </w:rPr>
        <w:t xml:space="preserve"> Acta Neurol Scand</w:t>
      </w:r>
      <w:r w:rsidRPr="00FE46F2">
        <w:rPr>
          <w:noProof/>
        </w:rPr>
        <w:t>. 10.1111/ane.13056</w:t>
      </w:r>
    </w:p>
    <w:p w14:paraId="76C54EA9" w14:textId="77777777" w:rsidR="00FE46F2" w:rsidRPr="00FE46F2" w:rsidRDefault="00FE46F2" w:rsidP="00FE46F2">
      <w:pPr>
        <w:pStyle w:val="EndNoteBibliography"/>
        <w:ind w:left="720" w:hanging="720"/>
        <w:rPr>
          <w:noProof/>
        </w:rPr>
      </w:pPr>
      <w:r w:rsidRPr="00FE46F2">
        <w:rPr>
          <w:noProof/>
        </w:rPr>
        <w:t>Makkos A, Kovacs M, Aschermann Z, Harmat M, Janszky J, Karadi K, and Kovacs N. 2018. Are the MDS-UPDRS-Based Composite Scores Clinically Applicable?</w:t>
      </w:r>
      <w:r w:rsidRPr="00FE46F2">
        <w:rPr>
          <w:i/>
          <w:noProof/>
        </w:rPr>
        <w:t xml:space="preserve"> Mov Disord</w:t>
      </w:r>
      <w:r w:rsidRPr="00FE46F2">
        <w:rPr>
          <w:noProof/>
        </w:rPr>
        <w:t xml:space="preserve"> 33:835-839. 10.1002/mds.27303</w:t>
      </w:r>
    </w:p>
    <w:p w14:paraId="3C17BE06" w14:textId="77777777" w:rsidR="00FE46F2" w:rsidRPr="00FE46F2" w:rsidRDefault="00FE46F2" w:rsidP="00FE46F2">
      <w:pPr>
        <w:pStyle w:val="EndNoteBibliography"/>
        <w:ind w:left="720" w:hanging="720"/>
        <w:rPr>
          <w:noProof/>
        </w:rPr>
      </w:pPr>
      <w:r w:rsidRPr="00FE46F2">
        <w:rPr>
          <w:noProof/>
        </w:rPr>
        <w:t>Odekerken VJ, van Laar T, Staal MJ, Mosch A, Hoffmann CF, Nijssen PC, Beute GN, van Vugt JP, Lenders MW, Contarino MF, Mink MS, Bour LJ, van den Munckhof P, Schmand BA, de Haan RJ, Schuurman PR, and de Bie RM. 2013. Subthalamic nucleus versus globus pallidus bilateral deep brain stimulation for advanced Parkinson's disease (NSTAPS study): a randomised controlled trial.</w:t>
      </w:r>
      <w:r w:rsidRPr="00FE46F2">
        <w:rPr>
          <w:i/>
          <w:noProof/>
        </w:rPr>
        <w:t xml:space="preserve"> Lancet Neurol</w:t>
      </w:r>
      <w:r w:rsidRPr="00FE46F2">
        <w:rPr>
          <w:noProof/>
        </w:rPr>
        <w:t xml:space="preserve"> 12:37-44. 10.1016/s1474-4422(12)70264-8</w:t>
      </w:r>
    </w:p>
    <w:p w14:paraId="72315714" w14:textId="77777777" w:rsidR="00FE46F2" w:rsidRPr="00FE46F2" w:rsidRDefault="00FE46F2" w:rsidP="00FE46F2">
      <w:pPr>
        <w:pStyle w:val="EndNoteBibliography"/>
        <w:ind w:left="720" w:hanging="720"/>
        <w:rPr>
          <w:noProof/>
        </w:rPr>
      </w:pPr>
      <w:r w:rsidRPr="00FE46F2">
        <w:rPr>
          <w:noProof/>
        </w:rPr>
        <w:t>Okun MS. 2012. Deep-brain stimulation for Parkinson's disease.</w:t>
      </w:r>
      <w:r w:rsidRPr="00FE46F2">
        <w:rPr>
          <w:i/>
          <w:noProof/>
        </w:rPr>
        <w:t xml:space="preserve"> N Engl J Med</w:t>
      </w:r>
      <w:r w:rsidRPr="00FE46F2">
        <w:rPr>
          <w:noProof/>
        </w:rPr>
        <w:t xml:space="preserve"> 367:1529-1538. 10.1056/NEJMct1208070</w:t>
      </w:r>
    </w:p>
    <w:p w14:paraId="0C92F488" w14:textId="77777777" w:rsidR="00FE46F2" w:rsidRPr="00FE46F2" w:rsidRDefault="00FE46F2" w:rsidP="00FE46F2">
      <w:pPr>
        <w:pStyle w:val="EndNoteBibliography"/>
        <w:ind w:left="720" w:hanging="720"/>
        <w:rPr>
          <w:noProof/>
        </w:rPr>
      </w:pPr>
      <w:r w:rsidRPr="00FE46F2">
        <w:rPr>
          <w:noProof/>
        </w:rPr>
        <w:lastRenderedPageBreak/>
        <w:t>Schrag A, Sampaio C, Counsell N, and Poewe W. 2006. Minimal clinically important change on the unified Parkinson's disease rating scale.</w:t>
      </w:r>
      <w:r w:rsidRPr="00FE46F2">
        <w:rPr>
          <w:i/>
          <w:noProof/>
        </w:rPr>
        <w:t xml:space="preserve"> Mov Disord</w:t>
      </w:r>
      <w:r w:rsidRPr="00FE46F2">
        <w:rPr>
          <w:noProof/>
        </w:rPr>
        <w:t xml:space="preserve"> 21:1200-1207. 10.1002/mds.20914</w:t>
      </w:r>
    </w:p>
    <w:p w14:paraId="4ED95519" w14:textId="77777777" w:rsidR="00FE46F2" w:rsidRPr="00FE46F2" w:rsidRDefault="00FE46F2" w:rsidP="00FE46F2">
      <w:pPr>
        <w:pStyle w:val="EndNoteBibliography"/>
        <w:ind w:left="720" w:hanging="720"/>
        <w:rPr>
          <w:noProof/>
        </w:rPr>
      </w:pPr>
      <w:r w:rsidRPr="00FE46F2">
        <w:rPr>
          <w:noProof/>
        </w:rPr>
        <w:t>Schuepbach WM, Rau J, Knudsen K, Volkmann J, Krack P, Timmermann L, Halbig TD, Hesekamp H, Navarro SM, Meier N, Falk D, Mehdorn M, Paschen S, Maarouf M, Barbe MT, Fink GR, Kupsch A, Gruber D, Schneider GH, Seigneuret E, Kistner A, Chaynes P, Ory-Magne F, Brefel Courbon C, Vesper J, Schnitzler A, Wojtecki L, Houeto JL, Bataille B, Maltete D, Damier P, Raoul S, Sixel-Doering F, Hellwig D, Gharabaghi A, Kruger R, Pinsker MO, Amtage F, Regis JM, Witjas T, Thobois S, Mertens P, Kloss M, Hartmann A, Oertel WH, Post B, Speelman H, Agid Y, Schade-Brittinger C, and Deuschl G. 2013. Neurostimulation for Parkinson's disease with early motor complications.</w:t>
      </w:r>
      <w:r w:rsidRPr="00FE46F2">
        <w:rPr>
          <w:i/>
          <w:noProof/>
        </w:rPr>
        <w:t xml:space="preserve"> N Engl J Med</w:t>
      </w:r>
      <w:r w:rsidRPr="00FE46F2">
        <w:rPr>
          <w:noProof/>
        </w:rPr>
        <w:t xml:space="preserve"> 368:610-622. 10.1056/NEJMoa1205158</w:t>
      </w:r>
    </w:p>
    <w:p w14:paraId="5704942D" w14:textId="77777777" w:rsidR="00FE46F2" w:rsidRPr="00FE46F2" w:rsidRDefault="00FE46F2" w:rsidP="00FE46F2">
      <w:pPr>
        <w:pStyle w:val="EndNoteBibliography"/>
        <w:ind w:left="720" w:hanging="720"/>
        <w:rPr>
          <w:noProof/>
        </w:rPr>
      </w:pPr>
      <w:r w:rsidRPr="00FE46F2">
        <w:rPr>
          <w:noProof/>
        </w:rPr>
        <w:t>Schuepbach WMM, Tonder L, Schnitzler A, Krack P, Rau J, Hartmann A, Halbig T, Pineau F, Falk A, Paschen L, Paschen S, Volkmann J, Dafsari HS, Barbe MT, Fink GR, Kuhn A, Kupsch A, Schneider GH, Seigneuret E, Fraix V, Kistner A, Chaynes PP, Ory-Magne F, Brefel-Courbon C, Vesper J, Wojtecki L, Derrey S, Maltete D, Damier P, Derkinderen P, Sixel-Doring F, Trenkwalder C, Gharabaghi A, Wachter T, Weiss D, Pinsker MO, Regis JM, Witjas T, Thobois S, Mertens P, Knudsen K, Schade-Brittinger C, Houeto JL, Agid Y, Vidailhet M, Timmermann L, and Deuschl G. 2019. Quality of life predicts outcome of deep brain stimulation in early Parkinson disease.</w:t>
      </w:r>
      <w:r w:rsidRPr="00FE46F2">
        <w:rPr>
          <w:i/>
          <w:noProof/>
        </w:rPr>
        <w:t xml:space="preserve"> Neurology</w:t>
      </w:r>
      <w:r w:rsidRPr="00FE46F2">
        <w:rPr>
          <w:noProof/>
        </w:rPr>
        <w:t>. 10.1212/wnl.0000000000007037</w:t>
      </w:r>
    </w:p>
    <w:p w14:paraId="56124623" w14:textId="77777777" w:rsidR="00FE46F2" w:rsidRPr="00FE46F2" w:rsidRDefault="00FE46F2" w:rsidP="00FE46F2">
      <w:pPr>
        <w:pStyle w:val="EndNoteBibliography"/>
        <w:ind w:left="720" w:hanging="720"/>
        <w:rPr>
          <w:noProof/>
        </w:rPr>
      </w:pPr>
      <w:r w:rsidRPr="00FE46F2">
        <w:rPr>
          <w:noProof/>
        </w:rPr>
        <w:t>Shulman LM, Gruber-Baldini AL, Anderson KE, Fishman PS, Reich SG, and Weiner WJ. 2010. The clinically important difference on the unified Parkinson's disease rating scale.</w:t>
      </w:r>
      <w:r w:rsidRPr="00FE46F2">
        <w:rPr>
          <w:i/>
          <w:noProof/>
        </w:rPr>
        <w:t xml:space="preserve"> Arch Neurol</w:t>
      </w:r>
      <w:r w:rsidRPr="00FE46F2">
        <w:rPr>
          <w:noProof/>
        </w:rPr>
        <w:t xml:space="preserve"> 67:64-70. 10.1001/archneurol.2009.295</w:t>
      </w:r>
    </w:p>
    <w:p w14:paraId="7EC30CFE" w14:textId="77777777" w:rsidR="00FE46F2" w:rsidRPr="00FE46F2" w:rsidRDefault="00FE46F2" w:rsidP="00FE46F2">
      <w:pPr>
        <w:pStyle w:val="EndNoteBibliography"/>
        <w:ind w:left="720" w:hanging="720"/>
        <w:rPr>
          <w:noProof/>
        </w:rPr>
      </w:pPr>
      <w:r w:rsidRPr="00FE46F2">
        <w:rPr>
          <w:noProof/>
        </w:rPr>
        <w:t>Temel Y, Wilbrink P, Duits A, Boon P, Tromp S, Ackermans L, van Kranen-Mastenbroek V, Weber W, and Visser-Vandewalle V. 2007. Single electrode and multiple electrode guided electrical stimulation of the subthalamic nucleus in advanced Parkinson's disease.</w:t>
      </w:r>
      <w:r w:rsidRPr="00FE46F2">
        <w:rPr>
          <w:i/>
          <w:noProof/>
        </w:rPr>
        <w:t xml:space="preserve"> Neurosurgery</w:t>
      </w:r>
      <w:r w:rsidRPr="00FE46F2">
        <w:rPr>
          <w:noProof/>
        </w:rPr>
        <w:t xml:space="preserve"> 61:346-355; discussion 355-347. 10.1227/01.neu.0000303993.82149.98</w:t>
      </w:r>
    </w:p>
    <w:p w14:paraId="136B5646" w14:textId="77777777" w:rsidR="00FE46F2" w:rsidRPr="00FE46F2" w:rsidRDefault="00FE46F2" w:rsidP="00FE46F2">
      <w:pPr>
        <w:pStyle w:val="EndNoteBibliography"/>
        <w:ind w:left="720" w:hanging="720"/>
        <w:rPr>
          <w:noProof/>
        </w:rPr>
      </w:pPr>
      <w:r w:rsidRPr="00FE46F2">
        <w:rPr>
          <w:noProof/>
        </w:rPr>
        <w:t>Williams A, Gill S, Varma T, Jenkinson C, Quinn N, Mitchell R, Scott R, Ives N, Rick C, Daniels J, Patel S, and Wheatley K. 2010. Deep brain stimulation plus best medical therapy versus best medical therapy alone for advanced Parkinson's disease (PD SURG trial): a randomised, open-label trial.</w:t>
      </w:r>
      <w:r w:rsidRPr="00FE46F2">
        <w:rPr>
          <w:i/>
          <w:noProof/>
        </w:rPr>
        <w:t xml:space="preserve"> Lancet Neurol</w:t>
      </w:r>
      <w:r w:rsidRPr="00FE46F2">
        <w:rPr>
          <w:noProof/>
        </w:rPr>
        <w:t xml:space="preserve"> 9:581-591. 10.1016/s1474-4422(10)70093-4</w:t>
      </w:r>
    </w:p>
    <w:p w14:paraId="4B95A55B" w14:textId="6C26467F" w:rsidR="00FC2EC7" w:rsidRPr="00FC2EC7" w:rsidRDefault="00FF6775">
      <w:pPr>
        <w:rPr>
          <w:b/>
          <w:lang w:val="en-US"/>
        </w:rPr>
      </w:pPr>
      <w:r>
        <w:rPr>
          <w:b/>
          <w:lang w:val="en-US"/>
        </w:rPr>
        <w:fldChar w:fldCharType="end"/>
      </w:r>
    </w:p>
    <w:sectPr w:rsidR="00FC2EC7" w:rsidRPr="00FC2EC7" w:rsidSect="00FC2EC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CE0F5C"/>
    <w:multiLevelType w:val="hybridMultilevel"/>
    <w:tmpl w:val="DB9CA9FA"/>
    <w:lvl w:ilvl="0" w:tplc="C3C04F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4414C9"/>
    <w:multiLevelType w:val="hybridMultilevel"/>
    <w:tmpl w:val="E47265E0"/>
    <w:lvl w:ilvl="0" w:tplc="C3C04F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326108"/>
    <w:multiLevelType w:val="hybridMultilevel"/>
    <w:tmpl w:val="E47265E0"/>
    <w:lvl w:ilvl="0" w:tplc="C3C04F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tv2psagwvde6exp5fxaxaqp5dpas99rwdv&quot;&gt;Jeroen PhD&lt;record-ids&gt;&lt;item&gt;77&lt;/item&gt;&lt;item&gt;343&lt;/item&gt;&lt;item&gt;414&lt;/item&gt;&lt;item&gt;445&lt;/item&gt;&lt;item&gt;450&lt;/item&gt;&lt;item&gt;493&lt;/item&gt;&lt;item&gt;509&lt;/item&gt;&lt;item&gt;515&lt;/item&gt;&lt;item&gt;573&lt;/item&gt;&lt;item&gt;574&lt;/item&gt;&lt;item&gt;575&lt;/item&gt;&lt;item&gt;576&lt;/item&gt;&lt;item&gt;597&lt;/item&gt;&lt;item&gt;598&lt;/item&gt;&lt;item&gt;601&lt;/item&gt;&lt;item&gt;614&lt;/item&gt;&lt;item&gt;693&lt;/item&gt;&lt;/record-ids&gt;&lt;/item&gt;&lt;/Libraries&gt;"/>
  </w:docVars>
  <w:rsids>
    <w:rsidRoot w:val="00FC2EC7"/>
    <w:rsid w:val="00003E16"/>
    <w:rsid w:val="00005E43"/>
    <w:rsid w:val="00046535"/>
    <w:rsid w:val="00074C0E"/>
    <w:rsid w:val="000A3FFD"/>
    <w:rsid w:val="000D1F53"/>
    <w:rsid w:val="00124B02"/>
    <w:rsid w:val="001520B3"/>
    <w:rsid w:val="001A0924"/>
    <w:rsid w:val="001D499D"/>
    <w:rsid w:val="00260997"/>
    <w:rsid w:val="00276DDB"/>
    <w:rsid w:val="002A175E"/>
    <w:rsid w:val="002D0A9B"/>
    <w:rsid w:val="002F53C2"/>
    <w:rsid w:val="00312731"/>
    <w:rsid w:val="00313A04"/>
    <w:rsid w:val="003400F7"/>
    <w:rsid w:val="0034532A"/>
    <w:rsid w:val="003639F4"/>
    <w:rsid w:val="0036595D"/>
    <w:rsid w:val="003819AF"/>
    <w:rsid w:val="00397290"/>
    <w:rsid w:val="00515CCA"/>
    <w:rsid w:val="005235F0"/>
    <w:rsid w:val="00531336"/>
    <w:rsid w:val="00553751"/>
    <w:rsid w:val="005624FA"/>
    <w:rsid w:val="00585D41"/>
    <w:rsid w:val="00596220"/>
    <w:rsid w:val="005A5BE5"/>
    <w:rsid w:val="005F4E19"/>
    <w:rsid w:val="00642D6A"/>
    <w:rsid w:val="00663171"/>
    <w:rsid w:val="00665F27"/>
    <w:rsid w:val="00670891"/>
    <w:rsid w:val="006873DB"/>
    <w:rsid w:val="00692C8B"/>
    <w:rsid w:val="006D1AFD"/>
    <w:rsid w:val="006E402E"/>
    <w:rsid w:val="00757DB1"/>
    <w:rsid w:val="007706B9"/>
    <w:rsid w:val="00781C57"/>
    <w:rsid w:val="007C3367"/>
    <w:rsid w:val="00843C12"/>
    <w:rsid w:val="00844995"/>
    <w:rsid w:val="0087502F"/>
    <w:rsid w:val="008B51DC"/>
    <w:rsid w:val="00910227"/>
    <w:rsid w:val="00934FCD"/>
    <w:rsid w:val="009560F2"/>
    <w:rsid w:val="00964069"/>
    <w:rsid w:val="009819F5"/>
    <w:rsid w:val="00985E40"/>
    <w:rsid w:val="00991415"/>
    <w:rsid w:val="009932AD"/>
    <w:rsid w:val="009A6193"/>
    <w:rsid w:val="009A7D8A"/>
    <w:rsid w:val="009D303C"/>
    <w:rsid w:val="009E28B3"/>
    <w:rsid w:val="00A06720"/>
    <w:rsid w:val="00A31F16"/>
    <w:rsid w:val="00A454DD"/>
    <w:rsid w:val="00A77160"/>
    <w:rsid w:val="00A87A9F"/>
    <w:rsid w:val="00B16BDC"/>
    <w:rsid w:val="00B26386"/>
    <w:rsid w:val="00B277E0"/>
    <w:rsid w:val="00B64646"/>
    <w:rsid w:val="00B865C5"/>
    <w:rsid w:val="00B92CD9"/>
    <w:rsid w:val="00BB4F0E"/>
    <w:rsid w:val="00BC6919"/>
    <w:rsid w:val="00BD2AE9"/>
    <w:rsid w:val="00BD38C5"/>
    <w:rsid w:val="00BE68FE"/>
    <w:rsid w:val="00C5147A"/>
    <w:rsid w:val="00C63DA8"/>
    <w:rsid w:val="00C9466D"/>
    <w:rsid w:val="00CD2286"/>
    <w:rsid w:val="00CE2A70"/>
    <w:rsid w:val="00CE4E65"/>
    <w:rsid w:val="00D86CD1"/>
    <w:rsid w:val="00D977E0"/>
    <w:rsid w:val="00DB0657"/>
    <w:rsid w:val="00DB58C7"/>
    <w:rsid w:val="00DF0208"/>
    <w:rsid w:val="00E02FD9"/>
    <w:rsid w:val="00E877F5"/>
    <w:rsid w:val="00EC361D"/>
    <w:rsid w:val="00F35542"/>
    <w:rsid w:val="00F87F1A"/>
    <w:rsid w:val="00FC2EC7"/>
    <w:rsid w:val="00FE46F2"/>
    <w:rsid w:val="00FF5807"/>
    <w:rsid w:val="00FF6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84963"/>
  <w14:defaultImageDpi w14:val="32767"/>
  <w15:chartTrackingRefBased/>
  <w15:docId w15:val="{E20E1462-9ED2-914C-948C-D0BAA9B52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F677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F6775"/>
    <w:rPr>
      <w:rFonts w:ascii="Calibri" w:hAnsi="Calibri" w:cs="Calibri"/>
      <w:lang w:val="en-US"/>
    </w:rPr>
  </w:style>
  <w:style w:type="paragraph" w:customStyle="1" w:styleId="EndNoteBibliography">
    <w:name w:val="EndNote Bibliography"/>
    <w:basedOn w:val="Normal"/>
    <w:link w:val="EndNoteBibliographyChar"/>
    <w:rsid w:val="00FF6775"/>
    <w:rPr>
      <w:rFonts w:ascii="Calibri" w:hAnsi="Calibri" w:cs="Calibri"/>
      <w:lang w:val="en-US"/>
    </w:rPr>
  </w:style>
  <w:style w:type="character" w:customStyle="1" w:styleId="EndNoteBibliographyChar">
    <w:name w:val="EndNote Bibliography Char"/>
    <w:basedOn w:val="DefaultParagraphFont"/>
    <w:link w:val="EndNoteBibliography"/>
    <w:rsid w:val="00FF6775"/>
    <w:rPr>
      <w:rFonts w:ascii="Calibri" w:hAnsi="Calibri" w:cs="Calibri"/>
      <w:lang w:val="en-US"/>
    </w:rPr>
  </w:style>
  <w:style w:type="paragraph" w:styleId="ListParagraph">
    <w:name w:val="List Paragraph"/>
    <w:basedOn w:val="Normal"/>
    <w:uiPriority w:val="34"/>
    <w:qFormat/>
    <w:rsid w:val="00C5147A"/>
    <w:pPr>
      <w:ind w:left="720"/>
      <w:contextualSpacing/>
    </w:pPr>
  </w:style>
  <w:style w:type="paragraph" w:styleId="BalloonText">
    <w:name w:val="Balloon Text"/>
    <w:basedOn w:val="Normal"/>
    <w:link w:val="BalloonTextChar"/>
    <w:uiPriority w:val="99"/>
    <w:semiHidden/>
    <w:unhideWhenUsed/>
    <w:rsid w:val="00BB4F0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B4F0E"/>
    <w:rPr>
      <w:rFonts w:ascii="Times New Roman" w:hAnsi="Times New Roman" w:cs="Times New Roman"/>
      <w:sz w:val="18"/>
      <w:szCs w:val="18"/>
    </w:rPr>
  </w:style>
  <w:style w:type="table" w:styleId="TableGrid">
    <w:name w:val="Table Grid"/>
    <w:basedOn w:val="TableNormal"/>
    <w:uiPriority w:val="39"/>
    <w:rsid w:val="00CD22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D22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D2286"/>
    <w:rPr>
      <w:rFonts w:ascii="Courier New" w:eastAsia="Times New Roman" w:hAnsi="Courier New" w:cs="Courier New"/>
      <w:sz w:val="20"/>
      <w:szCs w:val="20"/>
      <w:lang w:val="en-US"/>
    </w:rPr>
  </w:style>
  <w:style w:type="character" w:styleId="CommentReference">
    <w:name w:val="annotation reference"/>
    <w:basedOn w:val="DefaultParagraphFont"/>
    <w:uiPriority w:val="99"/>
    <w:semiHidden/>
    <w:unhideWhenUsed/>
    <w:rsid w:val="00D977E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3605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94325157-DFFF-4E4D-A164-9025105C5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447</Words>
  <Characters>1395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en Habets</dc:creator>
  <cp:keywords/>
  <dc:description/>
  <cp:lastModifiedBy>Jeroen Habets</cp:lastModifiedBy>
  <cp:revision>2</cp:revision>
  <dcterms:created xsi:type="dcterms:W3CDTF">2020-06-30T03:05:00Z</dcterms:created>
  <dcterms:modified xsi:type="dcterms:W3CDTF">2020-06-30T03:05:00Z</dcterms:modified>
</cp:coreProperties>
</file>